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5A8B73" w14:textId="77777777" w:rsidR="00525800" w:rsidRPr="00C04EB1" w:rsidRDefault="00A73289" w:rsidP="005B2A04">
      <w:pPr>
        <w:suppressLineNumbers/>
        <w:spacing w:after="0" w:line="360" w:lineRule="auto"/>
        <w:jc w:val="center"/>
        <w:rPr>
          <w:rFonts w:ascii="Arial" w:hAnsi="Arial" w:cs="Arial"/>
          <w:b/>
          <w:color w:val="000000" w:themeColor="text1"/>
          <w:sz w:val="32"/>
          <w:szCs w:val="32"/>
          <w:lang w:val="en-US"/>
        </w:rPr>
      </w:pPr>
      <w:bookmarkStart w:id="0" w:name="_GoBack"/>
      <w:bookmarkEnd w:id="0"/>
      <w:r w:rsidRPr="00C04EB1">
        <w:rPr>
          <w:rFonts w:ascii="Arial" w:hAnsi="Arial" w:cs="Arial"/>
          <w:b/>
          <w:color w:val="000000" w:themeColor="text1"/>
          <w:sz w:val="28"/>
          <w:szCs w:val="28"/>
          <w:lang w:val="en-US"/>
        </w:rPr>
        <w:t xml:space="preserve"> </w:t>
      </w:r>
      <w:r w:rsidR="005B2A04" w:rsidRPr="00C04EB1">
        <w:rPr>
          <w:rFonts w:ascii="Arial" w:hAnsi="Arial" w:cs="Arial"/>
          <w:b/>
          <w:color w:val="000000" w:themeColor="text1"/>
          <w:sz w:val="28"/>
          <w:szCs w:val="28"/>
          <w:lang w:val="en-US"/>
        </w:rPr>
        <w:t>“Cervical cancer screening in Madagascar: Usability of mobile telemedicine for detection of precancerous lesions from Smartphone photos”</w:t>
      </w:r>
    </w:p>
    <w:p w14:paraId="0EA49F8F" w14:textId="77777777" w:rsidR="00525800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32"/>
          <w:szCs w:val="32"/>
          <w:lang w:val="en-US"/>
        </w:rPr>
      </w:pPr>
    </w:p>
    <w:p w14:paraId="5C89F030" w14:textId="77777777" w:rsidR="00525800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32"/>
          <w:szCs w:val="32"/>
          <w:lang w:val="en-US"/>
        </w:rPr>
      </w:pPr>
    </w:p>
    <w:p w14:paraId="32D046F7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32"/>
          <w:szCs w:val="32"/>
          <w:lang w:val="en-US"/>
        </w:rPr>
      </w:pPr>
    </w:p>
    <w:p w14:paraId="7B3F5049" w14:textId="77777777" w:rsidR="00525800" w:rsidRPr="00C04EB1" w:rsidRDefault="00525800" w:rsidP="00330235">
      <w:pPr>
        <w:suppressLineNumbers/>
        <w:spacing w:after="0" w:line="360" w:lineRule="auto"/>
        <w:jc w:val="center"/>
        <w:rPr>
          <w:rFonts w:ascii="Arial" w:hAnsi="Arial" w:cs="Arial"/>
          <w:b/>
          <w:color w:val="000000" w:themeColor="text1"/>
          <w:sz w:val="32"/>
          <w:szCs w:val="32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32"/>
          <w:szCs w:val="32"/>
          <w:lang w:val="en-US"/>
        </w:rPr>
        <w:t>Study Protocol</w:t>
      </w:r>
    </w:p>
    <w:p w14:paraId="46F80990" w14:textId="77777777" w:rsidR="00330235" w:rsidRPr="00C04EB1" w:rsidRDefault="00330235" w:rsidP="00525800">
      <w:pPr>
        <w:suppressLineNumbers/>
        <w:spacing w:after="0" w:line="360" w:lineRule="auto"/>
        <w:rPr>
          <w:rFonts w:ascii="Arial" w:hAnsi="Arial" w:cs="Arial"/>
          <w:b/>
          <w:color w:val="000000" w:themeColor="text1"/>
          <w:sz w:val="24"/>
          <w:szCs w:val="24"/>
          <w:lang w:val="en-US"/>
        </w:rPr>
      </w:pPr>
    </w:p>
    <w:p w14:paraId="3493BBB2" w14:textId="77777777" w:rsidR="00330235" w:rsidRPr="00C04EB1" w:rsidRDefault="00D45375" w:rsidP="00330235">
      <w:pPr>
        <w:suppressLineNumbers/>
        <w:spacing w:after="0" w:line="360" w:lineRule="auto"/>
        <w:jc w:val="center"/>
        <w:rPr>
          <w:rFonts w:ascii="Arial" w:hAnsi="Arial" w:cs="Arial"/>
          <w:b/>
          <w:color w:val="000000" w:themeColor="text1"/>
          <w:sz w:val="24"/>
          <w:szCs w:val="24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>February 2015</w:t>
      </w:r>
    </w:p>
    <w:p w14:paraId="22946219" w14:textId="77777777" w:rsidR="00F32216" w:rsidRPr="00C04EB1" w:rsidRDefault="00D45375" w:rsidP="00330235">
      <w:pPr>
        <w:suppressLineNumbers/>
        <w:spacing w:after="0" w:line="360" w:lineRule="auto"/>
        <w:jc w:val="center"/>
        <w:rPr>
          <w:rFonts w:ascii="Arial" w:hAnsi="Arial" w:cs="Arial"/>
          <w:b/>
          <w:color w:val="000000" w:themeColor="text1"/>
          <w:sz w:val="36"/>
          <w:szCs w:val="36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 Version 3</w:t>
      </w:r>
    </w:p>
    <w:p w14:paraId="31842908" w14:textId="77777777" w:rsidR="00525800" w:rsidRPr="00C04EB1" w:rsidRDefault="00525800" w:rsidP="00525800">
      <w:pPr>
        <w:suppressLineNumbers/>
        <w:spacing w:after="0" w:line="360" w:lineRule="auto"/>
        <w:rPr>
          <w:rFonts w:ascii="Arial" w:hAnsi="Arial" w:cs="Arial"/>
          <w:b/>
          <w:color w:val="000000" w:themeColor="text1"/>
          <w:sz w:val="36"/>
          <w:szCs w:val="36"/>
          <w:lang w:val="en-US"/>
        </w:rPr>
      </w:pPr>
    </w:p>
    <w:p w14:paraId="3626EA7A" w14:textId="77777777" w:rsidR="00D43797" w:rsidRPr="00C04EB1" w:rsidRDefault="00D43797" w:rsidP="00525800">
      <w:pPr>
        <w:suppressLineNumbers/>
        <w:spacing w:after="0" w:line="360" w:lineRule="auto"/>
        <w:rPr>
          <w:rFonts w:ascii="Arial" w:hAnsi="Arial" w:cs="Arial"/>
          <w:b/>
          <w:color w:val="000000" w:themeColor="text1"/>
          <w:sz w:val="36"/>
          <w:szCs w:val="36"/>
          <w:lang w:val="en-US"/>
        </w:rPr>
      </w:pPr>
    </w:p>
    <w:p w14:paraId="0DFE2A9B" w14:textId="77777777" w:rsidR="00F32216" w:rsidRPr="00C04EB1" w:rsidRDefault="00F32216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 xml:space="preserve">Main Investigator for “Centre Medico-Chirurgical St-Damien, </w:t>
      </w:r>
      <w:proofErr w:type="spellStart"/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Ambanja</w:t>
      </w:r>
      <w:proofErr w:type="spellEnd"/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, Madagascar”:</w:t>
      </w:r>
    </w:p>
    <w:p w14:paraId="6AB53F71" w14:textId="77777777" w:rsidR="00F32216" w:rsidRPr="00C04EB1" w:rsidRDefault="00F32216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Dr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Stefano SCARINGELLA, Director of Saint-Damien Health-Care Centre,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mbanja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</w:t>
      </w:r>
    </w:p>
    <w:p w14:paraId="464FC8AA" w14:textId="77777777" w:rsidR="00F32216" w:rsidRPr="00C04EB1" w:rsidRDefault="00F32216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Phone +261.20.86.50.077; email: </w:t>
      </w:r>
      <w:hyperlink r:id="rId8" w:history="1">
        <w:r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cmc.stdamien@moov.mg</w:t>
        </w:r>
      </w:hyperlink>
    </w:p>
    <w:p w14:paraId="7DD1E9D6" w14:textId="77777777" w:rsidR="00547507" w:rsidRPr="00C04EB1" w:rsidRDefault="00547507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7904ACE7" w14:textId="77777777" w:rsidR="00F32216" w:rsidRPr="00C04EB1" w:rsidRDefault="00F32216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Main Investigator for University of Geneva, Faculty of Medicine</w:t>
      </w:r>
    </w:p>
    <w:p w14:paraId="436A04FE" w14:textId="77777777" w:rsidR="00097297" w:rsidRPr="00C04EB1" w:rsidRDefault="00097297" w:rsidP="00330235">
      <w:pPr>
        <w:autoSpaceDE w:val="0"/>
        <w:autoSpaceDN w:val="0"/>
        <w:adjustRightInd w:val="0"/>
        <w:spacing w:after="0" w:line="360" w:lineRule="auto"/>
        <w:rPr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Patrick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etignat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Department of Gynecology and Obstetrics, University Hospitals of Geneva, phone +41.22.382.82.00; email </w:t>
      </w:r>
      <w:hyperlink r:id="rId9" w:history="1">
        <w:r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patrick.petignat@hcuge.ch</w:t>
        </w:r>
      </w:hyperlink>
    </w:p>
    <w:p w14:paraId="554E4D7A" w14:textId="77777777" w:rsidR="00547507" w:rsidRPr="00C04EB1" w:rsidRDefault="00547507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</w:p>
    <w:p w14:paraId="37FF2CEB" w14:textId="77777777" w:rsidR="00DC058C" w:rsidRPr="00C04EB1" w:rsidRDefault="00097297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Other</w:t>
      </w:r>
      <w:r w:rsidR="00DC058C"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 xml:space="preserve"> Investigators for University of Geneva, Faculty of Medicine</w:t>
      </w:r>
    </w:p>
    <w:p w14:paraId="536B06EA" w14:textId="77777777" w:rsidR="00DC058C" w:rsidRPr="00C04EB1" w:rsidRDefault="00DC058C" w:rsidP="0033023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Rosa Pinto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atarino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Department of Gynecology and Obstetrics, University Hospitals of Geneva, email </w:t>
      </w:r>
      <w:hyperlink r:id="rId10" w:history="1">
        <w:r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RosaIsabel.PintoCatarino@hcuge.ch</w:t>
        </w:r>
      </w:hyperlink>
    </w:p>
    <w:p w14:paraId="4BF52D27" w14:textId="77777777" w:rsidR="00330235" w:rsidRPr="00C04EB1" w:rsidRDefault="00330235" w:rsidP="00330235">
      <w:pPr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Esther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Urner</w:t>
      </w:r>
      <w:proofErr w:type="spellEnd"/>
      <w:r w:rsidR="0054750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Faculty of Medicine, University of Geneva, Geneva, Switzerland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email </w:t>
      </w:r>
      <w:hyperlink r:id="rId11" w:history="1">
        <w:r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esther.urner@etu.unige.ch</w:t>
        </w:r>
      </w:hyperlink>
    </w:p>
    <w:p w14:paraId="17D20B76" w14:textId="77777777" w:rsidR="00547507" w:rsidRPr="00C04EB1" w:rsidRDefault="00330235" w:rsidP="00330235">
      <w:pPr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Martine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Delavy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Faculty of Medicine, University of Geneva, Geneva, Switzerland, email </w:t>
      </w:r>
      <w:hyperlink r:id="rId12" w:history="1">
        <w:r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martine.delavy@etu.unige.ch</w:t>
        </w:r>
      </w:hyperlink>
    </w:p>
    <w:p w14:paraId="700E5C9F" w14:textId="77777777" w:rsidR="00315783" w:rsidRPr="00C04EB1" w:rsidRDefault="00547507" w:rsidP="00330235">
      <w:pPr>
        <w:spacing w:after="0" w:line="360" w:lineRule="auto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Pierre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assilakos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Geneva Foundation for Medical Education and Research, Genev</w:t>
      </w:r>
      <w:r w:rsidR="00E445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, email </w:t>
      </w:r>
      <w:hyperlink r:id="rId13" w:history="1">
        <w:r w:rsidR="00315783" w:rsidRPr="00C04EB1">
          <w:rPr>
            <w:rStyle w:val="Lienhypertexte"/>
            <w:rFonts w:ascii="Arial" w:hAnsi="Arial" w:cs="Arial"/>
            <w:color w:val="000000" w:themeColor="text1"/>
            <w:sz w:val="20"/>
            <w:szCs w:val="20"/>
            <w:lang w:val="en-US"/>
          </w:rPr>
          <w:t>pierrevassilakos@bluewin.ch</w:t>
        </w:r>
      </w:hyperlink>
    </w:p>
    <w:p w14:paraId="720426C9" w14:textId="77777777" w:rsidR="00D43797" w:rsidRPr="00C04EB1" w:rsidRDefault="00D43797" w:rsidP="00330235">
      <w:pPr>
        <w:suppressLineNumbers/>
        <w:spacing w:after="0" w:line="360" w:lineRule="auto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2450E3EF" w14:textId="77777777" w:rsidR="00E445CA" w:rsidRPr="00C04EB1" w:rsidRDefault="00E445CA" w:rsidP="00330235">
      <w:pPr>
        <w:suppressLineNumbers/>
        <w:spacing w:after="0" w:line="360" w:lineRule="auto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4E45057D" w14:textId="77777777" w:rsidR="00E445CA" w:rsidRPr="00C04EB1" w:rsidRDefault="00E445CA" w:rsidP="00E445CA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48F0790E" w14:textId="77777777" w:rsidR="00097297" w:rsidRPr="00C04EB1" w:rsidRDefault="00097297" w:rsidP="00E445CA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4C60F676" w14:textId="77777777" w:rsidR="00097297" w:rsidRPr="00C04EB1" w:rsidRDefault="00097297" w:rsidP="00E445CA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3EDBE7AE" w14:textId="77777777" w:rsidR="00E445CA" w:rsidRPr="00C04EB1" w:rsidRDefault="00E445CA" w:rsidP="00E445CA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1553DDBF" w14:textId="77777777" w:rsidR="00525800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lang w:val="en-US"/>
        </w:rPr>
        <w:lastRenderedPageBreak/>
        <w:t>Abstract</w:t>
      </w:r>
    </w:p>
    <w:p w14:paraId="4D6EB291" w14:textId="77777777" w:rsidR="00525800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2AC537C6" w14:textId="77777777" w:rsidR="00EE4B34" w:rsidRPr="00C04EB1" w:rsidRDefault="00525800" w:rsidP="00D2204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u w:val="single"/>
          <w:lang w:val="en-US"/>
        </w:rPr>
        <w:t>Background</w:t>
      </w:r>
      <w:r w:rsidR="006753DF" w:rsidRPr="00C04EB1">
        <w:rPr>
          <w:rFonts w:ascii="Arial" w:hAnsi="Arial" w:cs="Arial"/>
          <w:b/>
          <w:color w:val="000000" w:themeColor="text1"/>
          <w:sz w:val="20"/>
          <w:szCs w:val="20"/>
          <w:lang w:val="en-US"/>
        </w:rPr>
        <w:t xml:space="preserve">: </w:t>
      </w:r>
      <w:r w:rsidR="00781CA5" w:rsidRPr="00C04EB1">
        <w:rPr>
          <w:rFonts w:ascii="Arial" w:hAnsi="Arial" w:cs="Arial"/>
          <w:b/>
          <w:color w:val="000000" w:themeColor="text1"/>
          <w:sz w:val="20"/>
          <w:szCs w:val="20"/>
          <w:lang w:val="en-US"/>
        </w:rPr>
        <w:t xml:space="preserve"> </w:t>
      </w:r>
      <w:r w:rsidR="006753D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ervical cancer is</w:t>
      </w:r>
      <w:r w:rsidR="00D1255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he</w:t>
      </w:r>
      <w:r w:rsidR="006753D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D1255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leading cause of cancer death in females </w:t>
      </w:r>
      <w:r w:rsidR="006753D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n Madagascar</w:t>
      </w:r>
      <w:r w:rsidR="00D1255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</w:t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n this country</w:t>
      </w:r>
      <w:r w:rsidR="006753D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a large-scale screening of precancerous lesions with cytology is hardly possible, because of the lack of specialists and infrastructures.</w:t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Visual inspection of the cervix with application of 5% acetic acid (VIA) is an inexpensive alternative</w:t>
      </w:r>
      <w:r w:rsidR="004B2F1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but very </w:t>
      </w:r>
      <w:r w:rsidR="001652E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ubjective</w:t>
      </w:r>
      <w:r w:rsidR="004B2F1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since it depends on the examiner’s experience. </w:t>
      </w:r>
      <w:r w:rsidR="0061284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obile telemedicine</w:t>
      </w:r>
      <w:r w:rsidR="004B2F1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61284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s a very promising tool in order to </w:t>
      </w:r>
      <w:r w:rsidR="00612844" w:rsidRPr="00C04EB1">
        <w:rPr>
          <w:rFonts w:ascii="Arial" w:hAnsi="Arial" w:cs="Arial"/>
          <w:color w:val="000000" w:themeColor="text1"/>
          <w:sz w:val="20"/>
          <w:szCs w:val="20"/>
          <w:lang w:val="en-GB"/>
        </w:rPr>
        <w:t xml:space="preserve">assist non-expert health-care workers in rural area for cervical cancer screening. </w:t>
      </w:r>
    </w:p>
    <w:p w14:paraId="6AF96B43" w14:textId="77777777" w:rsidR="00EE4B34" w:rsidRPr="00C04EB1" w:rsidRDefault="00525800" w:rsidP="00FD2BDE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u w:val="single"/>
          <w:lang w:val="en-US"/>
        </w:rPr>
        <w:t>Objective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D2204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o assess if Smartphone </w:t>
      </w:r>
      <w:r w:rsidR="006531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ay assist health-care worker (o</w:t>
      </w:r>
      <w:r w:rsidR="00D2204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n-site) and </w:t>
      </w:r>
      <w:r w:rsidR="00001D6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o </w:t>
      </w:r>
      <w:r w:rsidR="00D2204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valuate the diagnostic reliability and accuracy of cervical examination with smartphone photos of VIA (D-VIA) compared with conventional VIA</w:t>
      </w:r>
      <w:r w:rsidR="00001D6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for women testing positive for human papillomavirus (HPV).</w:t>
      </w:r>
    </w:p>
    <w:p w14:paraId="7D94DC5A" w14:textId="77777777" w:rsidR="001C5938" w:rsidRPr="00C04EB1" w:rsidRDefault="001C5938" w:rsidP="001C5938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u w:val="single"/>
          <w:lang w:val="en-US"/>
        </w:rPr>
        <w:t>Material and method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 On-site health care workers will be trained in VIA. Prescreened HPV-positive women will be referred to VIA evaluation, during which digital images with a smartphone (D-VIA) will be taken for later evaluation by a VIA specialist in Geneva linked by telemedicine. Women with positive VIA results will be treated with </w:t>
      </w:r>
      <w:r w:rsidR="00D4537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old coagulation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f eligible.</w:t>
      </w:r>
      <w:r w:rsidR="007264C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Histological results will be considered as gold standard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he results will be analyzed with Cohen’s kappa coefficient, </w:t>
      </w:r>
      <w:proofErr w:type="spellStart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cnemar’s</w:t>
      </w:r>
      <w:proofErr w:type="spellEnd"/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est and Bonferroni’s adjustment for multiple comparisons to assess the performance of D-VIA.</w:t>
      </w:r>
    </w:p>
    <w:p w14:paraId="52D66201" w14:textId="77777777" w:rsidR="005B2A04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u w:val="single"/>
          <w:lang w:val="en-US"/>
        </w:rPr>
        <w:t>Expected results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3A014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316DD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Based </w:t>
      </w:r>
      <w:r w:rsidR="00C6483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on the results of this project, we will develop an educational training and quality assurance program for health providers for VIA and so contribute to a scaling-up of cervical cancer control. An appropr</w:t>
      </w:r>
      <w:r w:rsidR="00350F8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ate triage by VIA will reduce n</w:t>
      </w:r>
      <w:r w:rsidR="00C6483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ot only an excessive referral rate but also an excessive </w:t>
      </w:r>
      <w:r w:rsidR="00C43FE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reatment delay, </w:t>
      </w:r>
      <w:r w:rsidR="00C6483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giving </w:t>
      </w:r>
      <w:r w:rsidR="00140D9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 possibility of a “screen (HP</w:t>
      </w:r>
      <w:r w:rsidR="00C6483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), see (VIA/D-VIA), and treat” program in a single or two visits.</w:t>
      </w:r>
    </w:p>
    <w:p w14:paraId="057A9D34" w14:textId="77777777" w:rsidR="00C64832" w:rsidRPr="00C04EB1" w:rsidRDefault="00C64832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BED8964" w14:textId="77777777" w:rsidR="00525800" w:rsidRPr="00C04EB1" w:rsidRDefault="00525800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color w:val="000000" w:themeColor="text1"/>
          <w:sz w:val="20"/>
          <w:szCs w:val="20"/>
          <w:lang w:val="en-US"/>
        </w:rPr>
        <w:t>Key words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140D9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ervical cancer</w:t>
      </w:r>
      <w:r w:rsidR="00686DE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; </w:t>
      </w:r>
      <w:r w:rsidR="00140D9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HPV</w:t>
      </w:r>
      <w:r w:rsidR="00686DE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;</w:t>
      </w:r>
      <w:r w:rsidR="00140D9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VIA</w:t>
      </w:r>
      <w:r w:rsidR="00686DE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; screening; smartphone; telemedicine</w:t>
      </w:r>
    </w:p>
    <w:p w14:paraId="72BC8F53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6D366BA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3718C5E9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C6D5B67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1A585D81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B07E498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08D9870B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1C1E7316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5731CE69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2CC86D8F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201FD181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7FB5116F" w14:textId="77777777" w:rsidR="001F40D9" w:rsidRPr="00C04EB1" w:rsidRDefault="001F40D9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606ACBC7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7C188641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53E35A35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540880FD" w14:textId="77777777" w:rsidR="005B2A04" w:rsidRPr="00C04EB1" w:rsidRDefault="005B2A04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65494CAA" w14:textId="77777777" w:rsidR="005B76AA" w:rsidRPr="00C04EB1" w:rsidRDefault="005B76AA" w:rsidP="00525800">
      <w:pPr>
        <w:suppressLineNumbers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80EFF08" w14:textId="77777777" w:rsidR="001660D8" w:rsidRPr="00C04EB1" w:rsidRDefault="002B4712" w:rsidP="003A7585">
      <w:pPr>
        <w:pStyle w:val="Paragraphedeliste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lastRenderedPageBreak/>
        <w:t xml:space="preserve">Introduction </w:t>
      </w:r>
    </w:p>
    <w:p w14:paraId="025AB79E" w14:textId="77777777" w:rsidR="003A7585" w:rsidRPr="00C04EB1" w:rsidRDefault="003A7585" w:rsidP="003A7585">
      <w:pPr>
        <w:pStyle w:val="Paragraphedeliste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</w:p>
    <w:p w14:paraId="6D42D67A" w14:textId="77777777" w:rsidR="003A7519" w:rsidRPr="00C04EB1" w:rsidRDefault="002B4712" w:rsidP="00EC2F72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ervical cancer is the second most prevalent cancer in women </w:t>
      </w:r>
      <w:r w:rsidR="004E432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Worldwide</w:t>
      </w:r>
      <w:r w:rsidR="0073439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begin"/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instrText xml:space="preserve"> ADDIN EN.CITE &lt;EndNote&gt;&lt;Cite&gt;&lt;Author&gt;Ferlay&lt;/Author&gt;&lt;Year&gt;2010&lt;/Year&gt;&lt;RecNum&gt;1&lt;/RecNum&gt;&lt;DisplayText&gt;(1)&lt;/DisplayText&gt;&lt;record&gt;&lt;rec-number&gt;1&lt;/rec-number&gt;&lt;foreign-keys&gt;&lt;key app="EN" db-id="rpwr5rtv4fv5t3e0dd7vrv0x5s99dpdfwsx5"&gt;1&lt;/key&gt;&lt;/foreign-keys&gt;&lt;ref-type name="Journal Article"&gt;17&lt;/ref-type&gt;&lt;contributors&gt;&lt;authors&gt;&lt;author&gt;Ferlay, Jacques&lt;/author&gt;&lt;author&gt;Shin, Hai</w:instrText>
      </w:r>
      <w:r w:rsidR="00F24059" w:rsidRPr="00C04EB1">
        <w:rPr>
          <w:rFonts w:ascii="Cambria Math" w:hAnsi="Cambria Math" w:cs="Cambria Math"/>
          <w:color w:val="000000" w:themeColor="text1"/>
          <w:sz w:val="20"/>
          <w:szCs w:val="20"/>
          <w:lang w:val="en-US"/>
        </w:rPr>
        <w:instrText>‐</w:instrText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instrText>Rim&lt;/author&gt;&lt;author&gt;Bray, Freddie&lt;/author&gt;&lt;author&gt;Forman, David&lt;/author&gt;&lt;author&gt;Mathers, Colin&lt;/author&gt;&lt;author&gt;Parkin, Donald Maxwell&lt;/author&gt;&lt;/authors&gt;&lt;/contributors&gt;&lt;titles&gt;&lt;title&gt;Estimates of worldwide burden of cancer in 2008: GLOBOCAN 2008&lt;/title&gt;&lt;secondary-title&gt;International journal of cancer&lt;/secondary-title&gt;&lt;/titles&gt;&lt;periodical&gt;&lt;full-title&gt;International journal of cancer&lt;/full-title&gt;&lt;/periodical&gt;&lt;pages&gt;2893-2917&lt;/pages&gt;&lt;volume&gt;127&lt;/volume&gt;&lt;number&gt;12&lt;/number&gt;&lt;dates&gt;&lt;year&gt;2010&lt;/year&gt;&lt;/dates&gt;&lt;isbn&gt;1097-0215&lt;/isbn&gt;&lt;urls&gt;&lt;/urls&gt;&lt;/record&gt;&lt;/Cite&gt;&lt;/EndNote&gt;</w:instrTex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separate"/>
      </w:r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(</w:t>
      </w:r>
      <w:hyperlink w:anchor="_ENREF_1" w:tooltip="Ferlay, 2010 #1" w:history="1">
        <w:r w:rsidR="00F24059" w:rsidRPr="00C04EB1">
          <w:rPr>
            <w:rFonts w:ascii="Arial" w:hAnsi="Arial" w:cs="Arial"/>
            <w:noProof/>
            <w:color w:val="000000" w:themeColor="text1"/>
            <w:sz w:val="20"/>
            <w:szCs w:val="20"/>
            <w:lang w:val="en-US"/>
          </w:rPr>
          <w:t>1</w:t>
        </w:r>
      </w:hyperlink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)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end"/>
      </w:r>
      <w:r w:rsidR="00DC5F7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n Madagascar, </w:t>
      </w:r>
      <w:r w:rsidR="00EC2F7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re are about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1553 </w:t>
      </w:r>
      <w:r w:rsidR="00EC2F7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new cancer cases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every year</w:t>
      </w:r>
      <w:r w:rsidR="007C1EA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begin"/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instrText xml:space="preserve"> ADDIN EN.CITE &lt;EndNote&gt;&lt;Cite&gt;&lt;Author&gt;WHO/ICO&lt;/Author&gt;&lt;Year&gt;2010&lt;/Year&gt;&lt;RecNum&gt;2&lt;/RecNum&gt;&lt;DisplayText&gt;(2)&lt;/DisplayText&gt;&lt;record&gt;&lt;rec-number&gt;2&lt;/rec-number&gt;&lt;foreign-keys&gt;&lt;key app="EN" db-id="rpwr5rtv4fv5t3e0dd7vrv0x5s99dpdfwsx5"&gt;2&lt;/key&gt;&lt;/foreign-keys&gt;&lt;ref-type name="Journal Article"&gt;17&lt;/ref-type&gt;&lt;contributors&gt;&lt;authors&gt;&lt;author&gt;WHO/ICO&lt;/author&gt;&lt;/authors&gt;&lt;/contributors&gt;&lt;titles&gt;&lt;title&gt;Information Centre on HPV and Cervical Cancer (HPV Information Centre) – Human Papillomavirus and Related Cancers in Madagascar.&lt;/title&gt;&lt;secondary-title&gt;Summary Report 2010&lt;/secondary-title&gt;&lt;/titles&gt;&lt;periodical&gt;&lt;full-title&gt;Summary Report 2010&lt;/full-title&gt;&lt;/periodical&gt;&lt;dates&gt;&lt;year&gt;2010&lt;/year&gt;&lt;/dates&gt;&lt;urls&gt;&lt;/urls&gt;&lt;/record&gt;&lt;/Cite&gt;&lt;/EndNote&gt;</w:instrTex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separate"/>
      </w:r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(</w:t>
      </w:r>
      <w:hyperlink w:anchor="_ENREF_2" w:tooltip="WHO/ICO, 2010 #2" w:history="1">
        <w:r w:rsidR="00F24059" w:rsidRPr="00C04EB1">
          <w:rPr>
            <w:rFonts w:ascii="Arial" w:hAnsi="Arial" w:cs="Arial"/>
            <w:noProof/>
            <w:color w:val="000000" w:themeColor="text1"/>
            <w:sz w:val="20"/>
            <w:szCs w:val="20"/>
            <w:lang w:val="en-US"/>
          </w:rPr>
          <w:t>2</w:t>
        </w:r>
      </w:hyperlink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)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end"/>
      </w:r>
      <w:r w:rsidR="007C1EA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nd, according to country statistics 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begin"/>
      </w:r>
      <w:r w:rsidR="00F2405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instrText xml:space="preserve"> ADDIN EN.CITE &lt;EndNote&gt;&lt;Cite&gt;&lt;RecNum&gt;5&lt;/RecNum&gt;&lt;DisplayText&gt;(3)&lt;/DisplayText&gt;&lt;record&gt;&lt;rec-number&gt;5&lt;/rec-number&gt;&lt;foreign-keys&gt;&lt;key app="EN" db-id="rpwr5rtv4fv5t3e0dd7vrv0x5s99dpdfwsx5"&gt;5&lt;/key&gt;&lt;/foreign-keys&gt;&lt;ref-type name="Journal Article"&gt;17&lt;/ref-type&gt;&lt;contributors&gt;&lt;/contributors&gt;&lt;titles&gt;&lt;title&gt;HEALTH PROFILE MADAGASCAR. World Life Expect. At &lt;/title&gt;&lt;secondary-title&gt;&amp;lt;http://www.worldlifeexpectancy.com/country-health-profile/madagascar&amp;gt;&lt;/secondary-title&gt;&lt;/titles&gt;&lt;periodical&gt;&lt;full-title&gt;&amp;lt;http://www.worldlifeexpectancy.com/country-health-profile/madagascar&amp;gt;&lt;/full-title&gt;&lt;/periodical&gt;&lt;volume&gt;Las time accessed: 15.01.2014&lt;/volume&gt;&lt;dates&gt;&lt;/dates&gt;&lt;urls&gt;&lt;/urls&gt;&lt;/record&gt;&lt;/Cite&gt;&lt;/EndNote&gt;</w:instrTex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separate"/>
      </w:r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(</w:t>
      </w:r>
      <w:hyperlink w:anchor="_ENREF_3" w:tooltip=",  #5" w:history="1">
        <w:r w:rsidR="00F24059" w:rsidRPr="00C04EB1">
          <w:rPr>
            <w:rFonts w:ascii="Arial" w:hAnsi="Arial" w:cs="Arial"/>
            <w:noProof/>
            <w:color w:val="000000" w:themeColor="text1"/>
            <w:sz w:val="20"/>
            <w:szCs w:val="20"/>
            <w:lang w:val="en-US"/>
          </w:rPr>
          <w:t>3</w:t>
        </w:r>
      </w:hyperlink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)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end"/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</w:t>
      </w:r>
      <w:r w:rsidR="007C1EA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1085 women died in 2010</w:t>
      </w:r>
      <w:r w:rsidR="0051655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which makes cervical cancer a</w:t>
      </w:r>
      <w:r w:rsidR="007C1EA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leading cause of cancer death</w:t>
      </w:r>
      <w:r w:rsidR="0051655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n females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. In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Western Countries, most of cervical cancer can be prevented through cytology-based or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HPV screening, but for low-resource countries such as Mad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gascar, a large-scale screening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of precancerous lesions with cytology is hardly possible, because of the lack of specialists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EC2F7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nd infrastructures.</w:t>
      </w:r>
    </w:p>
    <w:p w14:paraId="382AFB5D" w14:textId="77777777" w:rsidR="00641467" w:rsidRPr="00C04EB1" w:rsidRDefault="00EC2F72" w:rsidP="00624954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n order to overcome barriers </w:t>
      </w:r>
      <w:r w:rsidR="003A751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ssociated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o cytology-based </w:t>
      </w:r>
      <w:r w:rsidR="003A751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creening programs in low-resource countries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, </w:t>
      </w:r>
      <w:r w:rsidR="0031362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he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World Health Organization (WHO) </w:t>
      </w:r>
      <w:r w:rsidR="00ED500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has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recommend</w:t>
      </w:r>
      <w:r w:rsidR="00ED500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d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he use of visual inspection with acetic acid (VIA), </w:t>
      </w:r>
      <w:r w:rsidR="00ED500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ince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t is a low cost method,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asy to perform and does not need specialized laboratory.</w:t>
      </w:r>
      <w:r w:rsidR="0031362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dditionally, VIA allows reducing the time between when testing occurs and results are available</w:t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which</w:t>
      </w:r>
      <w:r w:rsidR="0062495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llows women to be</w:t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screen</w:t>
      </w:r>
      <w:r w:rsidR="0062495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d</w:t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nd </w:t>
      </w:r>
      <w:r w:rsidR="0062495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reated</w:t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n a single appointment (“see-and-treat approach”).</w:t>
      </w:r>
      <w:r w:rsidR="0062495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</w:p>
    <w:p w14:paraId="63F9DEB2" w14:textId="77777777" w:rsidR="002B4712" w:rsidRPr="00C04EB1" w:rsidRDefault="00313627" w:rsidP="00624954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On the other side, a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ajor drawback of VIA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s </w:t>
      </w:r>
      <w:r w:rsidR="00972B7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ubjectivity and reliability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because of lack of training and expertise. The effectiveness of VIA as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creening tool depends essentially from the training of the healthcare workers for diagnosis,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ppropriate referral and treatment of cervical pre</w:t>
      </w:r>
      <w:r w:rsidR="00AD4FE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-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ancer and cancer in women living in rural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frica with limited access to care. Because the training determines the effectiveness of the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IA, it highlights the potential advantage to develop a strategy for facilitating training and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upervision for novice healthcare professional working in areas where physicians are not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vailable.</w:t>
      </w:r>
    </w:p>
    <w:p w14:paraId="03E1508C" w14:textId="77777777" w:rsidR="00215DCB" w:rsidRPr="00C04EB1" w:rsidRDefault="002B4712" w:rsidP="004718DF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Digital imaging may offer a support for physician, but problems are that it needs digital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ameras, which are expensive and require substantial field training to operate. New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martphones appear to be an obvious choice for the development of these "next-generation"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ools for digital image acquisition. Potential advantage of Smartphones is that it is “easy-use”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device, allows immediate image capture and transmissions to expert via MMS in a real time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for advice.</w:t>
      </w:r>
    </w:p>
    <w:p w14:paraId="75DBC454" w14:textId="77777777" w:rsidR="002B4712" w:rsidRPr="00C04EB1" w:rsidRDefault="00215DCB" w:rsidP="001F0AD2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obile telemedicine is a very promising tool</w:t>
      </w:r>
      <w:r w:rsidR="001F0AD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for cervical cancer screening in these countries.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n view of growing </w:t>
      </w:r>
      <w:r w:rsidR="001F0AD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pplicability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f </w:t>
      </w:r>
      <w:r w:rsidR="004E3EF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is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echnology we will examine the feasibility,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reliability and validity of a Smartphone for pre-cancer detection</w:t>
      </w:r>
      <w:r w:rsidR="004E3EF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n low-resource countries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.</w:t>
      </w:r>
    </w:p>
    <w:p w14:paraId="0B07B092" w14:textId="77777777" w:rsidR="003A7585" w:rsidRPr="00C04EB1" w:rsidRDefault="003A7585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</w:p>
    <w:p w14:paraId="410D93CD" w14:textId="77777777" w:rsidR="003A7585" w:rsidRPr="00C04EB1" w:rsidRDefault="002B4712" w:rsidP="001F40D9">
      <w:pPr>
        <w:pStyle w:val="Paragraphedeliste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 xml:space="preserve">Objective </w:t>
      </w:r>
    </w:p>
    <w:p w14:paraId="40EBF33E" w14:textId="77777777" w:rsidR="00AF1DB8" w:rsidRPr="00C04EB1" w:rsidRDefault="00AF1DB8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Cs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Cs/>
          <w:color w:val="000000" w:themeColor="text1"/>
          <w:sz w:val="20"/>
          <w:szCs w:val="20"/>
          <w:u w:val="single"/>
          <w:lang w:val="en-US"/>
        </w:rPr>
        <w:t>Primary outcomes:</w:t>
      </w:r>
    </w:p>
    <w:p w14:paraId="36DF6E36" w14:textId="77777777" w:rsidR="00214B3A" w:rsidRPr="00C04EB1" w:rsidRDefault="002B4712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1) To evaluate if</w:t>
      </w:r>
      <w:r w:rsidR="00A922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Smartphone may assist health-care worker (in-site) for cervical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AF1DB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ancer screening;</w:t>
      </w:r>
    </w:p>
    <w:p w14:paraId="3493DB8B" w14:textId="77777777" w:rsidR="002B4712" w:rsidRPr="00C04EB1" w:rsidRDefault="00214B3A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2) T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o evaluate how the expert at a distant location (off-site) may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mprove VIA results.</w:t>
      </w:r>
    </w:p>
    <w:p w14:paraId="275A39BE" w14:textId="77777777" w:rsidR="006F1248" w:rsidRPr="00C04EB1" w:rsidRDefault="006F1248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4B65E41F" w14:textId="77777777" w:rsidR="004718DF" w:rsidRPr="00C04EB1" w:rsidRDefault="00AF1DB8" w:rsidP="00330235">
      <w:pPr>
        <w:pageBreakBefore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Cs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Cs/>
          <w:color w:val="000000" w:themeColor="text1"/>
          <w:sz w:val="20"/>
          <w:szCs w:val="20"/>
          <w:u w:val="single"/>
          <w:lang w:val="en-US"/>
        </w:rPr>
        <w:lastRenderedPageBreak/>
        <w:t>Secondary outcomes:</w:t>
      </w:r>
    </w:p>
    <w:p w14:paraId="1EED58A6" w14:textId="77777777" w:rsidR="00326AE3" w:rsidRPr="00C04EB1" w:rsidRDefault="00AF1DB8" w:rsidP="003B5F73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1) </w:t>
      </w:r>
      <w:r w:rsidR="00214B3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o assess the agreement between diagnoses based on the visualization of the cervix with the unaided</w:t>
      </w:r>
      <w:r w:rsidR="009E3C0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eye, after the application of 5</w:t>
      </w:r>
      <w:r w:rsidR="00214B3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% acetic acid (con</w:t>
      </w:r>
      <w:r w:rsidR="003328D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rol) during a patient clinical </w:t>
      </w:r>
      <w:r w:rsidR="00214B3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onsultation and diagnoses for the same patient based on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valuation of Smartphone photos.</w:t>
      </w:r>
    </w:p>
    <w:p w14:paraId="126E948D" w14:textId="77777777" w:rsidR="00326AE3" w:rsidRPr="00C04EB1" w:rsidRDefault="00326AE3" w:rsidP="00326AE3">
      <w:pPr>
        <w:pStyle w:val="Paragraphedeliste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Material and method</w:t>
      </w:r>
    </w:p>
    <w:p w14:paraId="37459A33" w14:textId="77777777" w:rsidR="00326AE3" w:rsidRPr="00C04EB1" w:rsidRDefault="00326AE3" w:rsidP="00326AE3">
      <w:pPr>
        <w:spacing w:after="0" w:line="360" w:lineRule="auto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</w:p>
    <w:p w14:paraId="04395A1E" w14:textId="77777777" w:rsidR="00326AE3" w:rsidRPr="00C04EB1" w:rsidRDefault="00326AE3" w:rsidP="00326AE3">
      <w:pPr>
        <w:spacing w:after="0" w:line="360" w:lineRule="auto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  <w:t>Inclusion Criteria:</w:t>
      </w:r>
    </w:p>
    <w:p w14:paraId="2742DE3B" w14:textId="77777777" w:rsidR="00326AE3" w:rsidRPr="00C04EB1" w:rsidRDefault="00464410" w:rsidP="00326AE3">
      <w:pPr>
        <w:pStyle w:val="Paragraphedeliste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3</w:t>
      </w:r>
      <w:r w:rsidR="00326A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0</w:t>
      </w:r>
      <w:r w:rsidR="008C03C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-</w:t>
      </w:r>
      <w:r w:rsidR="005B76A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49 </w:t>
      </w:r>
      <w:r w:rsidR="00326A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years</w:t>
      </w:r>
    </w:p>
    <w:p w14:paraId="4B545327" w14:textId="77777777" w:rsidR="00326AE3" w:rsidRPr="00C04EB1" w:rsidRDefault="008C03C9" w:rsidP="00326AE3">
      <w:pPr>
        <w:pStyle w:val="Paragraphedeliste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HPV-positive</w:t>
      </w:r>
      <w:r w:rsidR="00C6795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</w:p>
    <w:p w14:paraId="7D06D136" w14:textId="77777777" w:rsidR="00C67955" w:rsidRPr="00C04EB1" w:rsidRDefault="00C67955" w:rsidP="00326AE3">
      <w:pPr>
        <w:pStyle w:val="Paragraphedeliste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ttending the cervical cancer screening program conducted by the Saint-Damien Health-Care Centre</w:t>
      </w:r>
    </w:p>
    <w:p w14:paraId="099500DA" w14:textId="77777777" w:rsidR="00326AE3" w:rsidRPr="00C04EB1" w:rsidRDefault="00326AE3" w:rsidP="00326AE3">
      <w:pPr>
        <w:pStyle w:val="Paragraphedeliste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Understands study procedures and accepts voluntarily to participate by signing the informed consent form (ICF)</w:t>
      </w:r>
    </w:p>
    <w:p w14:paraId="344E64F7" w14:textId="77777777" w:rsidR="00326AE3" w:rsidRPr="00C04EB1" w:rsidRDefault="00326AE3" w:rsidP="00326AE3">
      <w:p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3E84334B" w14:textId="77777777" w:rsidR="00326AE3" w:rsidRPr="00C04EB1" w:rsidRDefault="00326AE3" w:rsidP="00326AE3">
      <w:pPr>
        <w:spacing w:after="0" w:line="360" w:lineRule="auto"/>
        <w:jc w:val="both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  <w:t>Exclusion Criteria:</w:t>
      </w:r>
    </w:p>
    <w:p w14:paraId="70B09CBC" w14:textId="77777777" w:rsidR="00326AE3" w:rsidRPr="00C04EB1" w:rsidRDefault="00326AE3" w:rsidP="00326AE3">
      <w:pPr>
        <w:pStyle w:val="Paragraphedeliste"/>
        <w:numPr>
          <w:ilvl w:val="0"/>
          <w:numId w:val="3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Previous Hysterectomy </w:t>
      </w:r>
    </w:p>
    <w:p w14:paraId="4279C5FE" w14:textId="77777777" w:rsidR="0004595C" w:rsidRPr="00C04EB1" w:rsidRDefault="0004595C" w:rsidP="00326AE3">
      <w:pPr>
        <w:pStyle w:val="Paragraphedeliste"/>
        <w:numPr>
          <w:ilvl w:val="0"/>
          <w:numId w:val="3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onditions that can interfere with visualization of the cervix</w:t>
      </w:r>
    </w:p>
    <w:p w14:paraId="54AD781D" w14:textId="77777777" w:rsidR="0004595C" w:rsidRPr="00C04EB1" w:rsidRDefault="0004595C" w:rsidP="00326AE3">
      <w:pPr>
        <w:pStyle w:val="Paragraphedeliste"/>
        <w:numPr>
          <w:ilvl w:val="0"/>
          <w:numId w:val="3"/>
        </w:numPr>
        <w:spacing w:after="0" w:line="360" w:lineRule="auto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regnancy &gt; 20 weeks</w:t>
      </w:r>
    </w:p>
    <w:p w14:paraId="1DE5DE62" w14:textId="77777777" w:rsidR="00326AE3" w:rsidRPr="00C04EB1" w:rsidRDefault="00326AE3" w:rsidP="00326AE3">
      <w:pPr>
        <w:pStyle w:val="Paragraphedeliste"/>
        <w:numPr>
          <w:ilvl w:val="0"/>
          <w:numId w:val="3"/>
        </w:numPr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Not able to comply with protocol study.</w:t>
      </w:r>
    </w:p>
    <w:p w14:paraId="16911405" w14:textId="77777777" w:rsidR="00C67955" w:rsidRPr="00C04EB1" w:rsidRDefault="00C67955" w:rsidP="00C67955">
      <w:pPr>
        <w:pStyle w:val="Paragraphedeliste"/>
        <w:spacing w:after="0"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56B9C30E" w14:textId="77777777" w:rsidR="00326AE3" w:rsidRPr="00C04EB1" w:rsidRDefault="00C67955" w:rsidP="00C67955">
      <w:pPr>
        <w:spacing w:after="0" w:line="360" w:lineRule="auto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  <w:t>Study design:</w:t>
      </w:r>
    </w:p>
    <w:p w14:paraId="2F7CD59D" w14:textId="77777777" w:rsidR="00C67955" w:rsidRPr="00C04EB1" w:rsidRDefault="002A0B20" w:rsidP="00FA05EF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This cohort study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will be carried out in the Saint-Damien Health-Care Centre, in </w:t>
      </w:r>
      <w:proofErr w:type="spellStart"/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mbanja</w:t>
      </w:r>
      <w:proofErr w:type="spellEnd"/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adagascar.  Women meeting the inclusion criteria will be invited to participate to the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tudy after informed consent.</w:t>
      </w:r>
      <w:r w:rsidR="00192F9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Recruitment will be made during the month of July 2014.</w:t>
      </w:r>
    </w:p>
    <w:p w14:paraId="631BC698" w14:textId="77777777" w:rsidR="00C67955" w:rsidRPr="00C04EB1" w:rsidRDefault="00C67955" w:rsidP="00FA05EF">
      <w:pPr>
        <w:autoSpaceDE w:val="0"/>
        <w:autoSpaceDN w:val="0"/>
        <w:adjustRightInd w:val="0"/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</w:p>
    <w:p w14:paraId="3B9E97E6" w14:textId="77777777" w:rsidR="00C67955" w:rsidRPr="00C04EB1" w:rsidRDefault="00C67955" w:rsidP="00FA05EF">
      <w:pPr>
        <w:spacing w:after="0" w:line="360" w:lineRule="auto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  <w:t>Study procedure:</w:t>
      </w:r>
    </w:p>
    <w:p w14:paraId="4E3634DC" w14:textId="77777777" w:rsidR="00080E44" w:rsidRPr="00C04EB1" w:rsidRDefault="0039733F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n informed consent form will be obtained from each woman prior to participation in the study. A questionnaire will then be filled out, assessing socio-demographic data and clinical information. These questionnaires will be available in </w:t>
      </w:r>
      <w:r w:rsidR="006F124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 </w:t>
      </w:r>
      <w:r w:rsidR="0002330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secured </w:t>
      </w:r>
      <w:r w:rsidR="00E2366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online </w:t>
      </w:r>
      <w:r w:rsidR="007701A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latform</w:t>
      </w:r>
      <w:r w:rsidR="00A6406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DA6D6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ontaining all data from all participants. This platform</w:t>
      </w:r>
      <w:r w:rsidR="007701A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ll be </w:t>
      </w:r>
      <w:r w:rsidR="00AA053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network connected with the </w:t>
      </w:r>
      <w:r w:rsidR="007701A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University Hospitals of Geneva.</w:t>
      </w:r>
    </w:p>
    <w:p w14:paraId="1096C1C1" w14:textId="77777777" w:rsidR="00A64065" w:rsidRPr="00C04EB1" w:rsidRDefault="00A64065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 trained on-site </w:t>
      </w:r>
      <w:r w:rsidR="003220ED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xpert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ll visualize the cervix with a vaginal speculum </w:t>
      </w:r>
      <w:r w:rsidR="0035440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nd then </w:t>
      </w:r>
      <w:r w:rsidR="006A780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cetic acid 5% will be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pp</w:t>
      </w:r>
      <w:r w:rsidR="00AA053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l</w:t>
      </w:r>
      <w:r w:rsidR="006A780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ed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for at least 30 second</w:t>
      </w:r>
      <w:r w:rsidR="003362B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</w:t>
      </w:r>
      <w:r w:rsidR="006A780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</w:t>
      </w:r>
      <w:r w:rsidR="003362B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n, a conventional VIA</w:t>
      </w:r>
      <w:r w:rsidR="00DD40B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is performed</w:t>
      </w:r>
      <w:r w:rsidR="003362B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.</w:t>
      </w:r>
    </w:p>
    <w:p w14:paraId="0293B6D3" w14:textId="77777777" w:rsidR="0039733F" w:rsidRPr="00C04EB1" w:rsidRDefault="00576347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n addition,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cquisition of an additional set of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hotography</w:t>
      </w:r>
      <w:r w:rsidR="00CE0508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f the cervix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han that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routinely obtained during the exam (with a digital camera or a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colposcope)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ll be performed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The additional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digital images will be </w:t>
      </w:r>
      <w:r w:rsidR="00341CB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obtained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th a Smartphone (Samsung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Galaxy </w:t>
      </w:r>
      <w:r w:rsidR="0033023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5)</w:t>
      </w:r>
      <w:r w:rsidR="00A6212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hotographs will be done before and after application of acetic acid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nd Lugol. Th</w:t>
      </w:r>
      <w:r w:rsidR="0087302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is will result in approximately </w:t>
      </w:r>
      <w:r w:rsidR="00FD6EC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ree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photos per woman and should yield very little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2B471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discom</w:t>
      </w:r>
      <w:r w:rsidR="00AF266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fort for the women.</w:t>
      </w:r>
    </w:p>
    <w:p w14:paraId="77D9687B" w14:textId="77777777" w:rsidR="00E1418B" w:rsidRPr="00C04EB1" w:rsidRDefault="00E1418B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 university-based on-site expert will independently conduct another VIA evaluation, blinded to the health worker’s evaluation.</w:t>
      </w:r>
    </w:p>
    <w:p w14:paraId="6A8A40DA" w14:textId="77777777" w:rsidR="00E1418B" w:rsidRPr="00C04EB1" w:rsidRDefault="00E1418B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lastRenderedPageBreak/>
        <w:t>Biopsies of the cervix (on the four forties and the lesion if any) and endocervical curettage will be performed.</w:t>
      </w:r>
    </w:p>
    <w:p w14:paraId="54E6DA03" w14:textId="77777777" w:rsidR="00E21758" w:rsidRPr="00C04EB1" w:rsidRDefault="002B4712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ll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C701B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hotographs</w:t>
      </w:r>
      <w:r w:rsidR="0087302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ll be transmitted</w:t>
      </w:r>
      <w:r w:rsidR="00AC3E6D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o</w:t>
      </w:r>
      <w:r w:rsidR="00873024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University </w:t>
      </w:r>
      <w:r w:rsidR="00C701B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Hospitals of Geneva for expert analysis. </w:t>
      </w:r>
      <w:r w:rsidR="0004595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is will be made by MMS, e-mail or via RAFT network. All the images will be stored in the online platform.</w:t>
      </w:r>
    </w:p>
    <w:p w14:paraId="374697BB" w14:textId="77777777" w:rsidR="00436030" w:rsidRPr="00C04EB1" w:rsidRDefault="00E21758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 “offsite” diagnosis will be transmitted to health care worker having conducted the “in-site” diagnosis and consensus will be discussed.</w:t>
      </w:r>
    </w:p>
    <w:p w14:paraId="2A37B754" w14:textId="77777777" w:rsidR="00944814" w:rsidRPr="00C04EB1" w:rsidRDefault="00DB2742" w:rsidP="00944814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 on-site health worker</w:t>
      </w:r>
      <w:r w:rsidR="00C06A4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nd the on-site university-based expert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will evaluate the stored digital images (D-VIA) three months after the initial visit, and blinded to their original evaluation. </w:t>
      </w:r>
    </w:p>
    <w:p w14:paraId="3680D58D" w14:textId="77777777" w:rsidR="00C701B9" w:rsidRPr="00C04EB1" w:rsidRDefault="00C701B9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ince correlation between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ytology and histology is known to be poor 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begin"/>
      </w:r>
      <w:r w:rsidR="007C1EA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instrText xml:space="preserve"> ADDIN EN.CITE &lt;EndNote&gt;&lt;Cite&gt;&lt;Author&gt;Marquardt&lt;/Author&gt;&lt;Year&gt;2011&lt;/Year&gt;&lt;RecNum&gt;3&lt;/RecNum&gt;&lt;DisplayText&gt;(4)&lt;/DisplayText&gt;&lt;record&gt;&lt;rec-number&gt;3&lt;/rec-number&gt;&lt;foreign-keys&gt;&lt;key app="EN" db-id="rpwr5rtv4fv5t3e0dd7vrv0x5s99dpdfwsx5"&gt;3&lt;/key&gt;&lt;/foreign-keys&gt;&lt;ref-type name="Journal Article"&gt;17&lt;/ref-type&gt;&lt;contributors&gt;&lt;authors&gt;&lt;author&gt;Marquardt, K&lt;/author&gt;&lt;/authors&gt;&lt;/contributors&gt;&lt;titles&gt;&lt;title&gt;[Correlation of cervical cytology and histology]&lt;/title&gt;&lt;secondary-title&gt;Der Pathologe&lt;/secondary-title&gt;&lt;/titles&gt;&lt;periodical&gt;&lt;full-title&gt;Der Pathologe&lt;/full-title&gt;&lt;/periodical&gt;&lt;pages&gt;491-496&lt;/pages&gt;&lt;volume&gt;32&lt;/volume&gt;&lt;number&gt;6&lt;/number&gt;&lt;dates&gt;&lt;year&gt;2011&lt;/year&gt;&lt;/dates&gt;&lt;isbn&gt;0172-8113&lt;/isbn&gt;&lt;urls&gt;&lt;/urls&gt;&lt;/record&gt;&lt;/Cite&gt;&lt;/EndNote&gt;</w:instrTex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separate"/>
      </w:r>
      <w:r w:rsidR="007C1EA1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(</w:t>
      </w:r>
      <w:hyperlink w:anchor="_ENREF_4" w:tooltip="Marquardt, 2011 #3" w:history="1">
        <w:r w:rsidR="00F24059" w:rsidRPr="00C04EB1">
          <w:rPr>
            <w:rFonts w:ascii="Arial" w:hAnsi="Arial" w:cs="Arial"/>
            <w:noProof/>
            <w:color w:val="000000" w:themeColor="text1"/>
            <w:sz w:val="20"/>
            <w:szCs w:val="20"/>
            <w:lang w:val="en-US"/>
          </w:rPr>
          <w:t>4</w:t>
        </w:r>
      </w:hyperlink>
      <w:r w:rsidR="007C1EA1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)</w:t>
      </w:r>
      <w:r w:rsidR="00865C0E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fldChar w:fldCharType="end"/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a cervical smear will be done at the end of the</w:t>
      </w:r>
      <w:r w:rsidR="003B5F7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rocedure.</w:t>
      </w:r>
    </w:p>
    <w:p w14:paraId="078D595E" w14:textId="77777777" w:rsidR="00944814" w:rsidRPr="00C04EB1" w:rsidRDefault="00944814" w:rsidP="00FA05EF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Subjects deemed to be VIA positive will be treated at the same visit with </w:t>
      </w:r>
      <w:r w:rsidR="00D4537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old coagulation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if eligible (see flowchart).</w:t>
      </w:r>
    </w:p>
    <w:p w14:paraId="54AA2824" w14:textId="77777777" w:rsidR="005515B7" w:rsidRPr="00C04EB1" w:rsidRDefault="005515B7" w:rsidP="00FA05EF">
      <w:pPr>
        <w:spacing w:after="0" w:line="360" w:lineRule="auto"/>
        <w:ind w:firstLine="397"/>
        <w:jc w:val="both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ll photographs stored in the database will be later used for educational purposes.</w:t>
      </w:r>
    </w:p>
    <w:p w14:paraId="1ED2C160" w14:textId="77777777" w:rsidR="00914CFF" w:rsidRPr="00C04EB1" w:rsidRDefault="00914CFF" w:rsidP="00FA05EF">
      <w:pPr>
        <w:spacing w:after="0" w:line="360" w:lineRule="auto"/>
        <w:ind w:firstLine="397"/>
        <w:jc w:val="both"/>
        <w:rPr>
          <w:rFonts w:ascii="Arial" w:hAnsi="Arial" w:cs="Arial"/>
          <w:b/>
          <w:color w:val="000000" w:themeColor="text1"/>
          <w:sz w:val="20"/>
          <w:szCs w:val="20"/>
          <w:lang w:val="en-US"/>
        </w:rPr>
      </w:pPr>
    </w:p>
    <w:p w14:paraId="1651409E" w14:textId="77777777" w:rsidR="00C96D22" w:rsidRPr="00C04EB1" w:rsidRDefault="00C96D22" w:rsidP="00FA05EF">
      <w:pPr>
        <w:spacing w:after="0" w:line="360" w:lineRule="auto"/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</w:pPr>
      <w:r w:rsidRPr="00C04EB1">
        <w:rPr>
          <w:rFonts w:ascii="Arial" w:hAnsi="Arial" w:cs="Arial"/>
          <w:b/>
          <w:i/>
          <w:color w:val="000000" w:themeColor="text1"/>
          <w:sz w:val="20"/>
          <w:szCs w:val="20"/>
          <w:u w:val="single"/>
          <w:lang w:val="en-US"/>
        </w:rPr>
        <w:t>Statistical analysis:</w:t>
      </w:r>
    </w:p>
    <w:p w14:paraId="46289E7A" w14:textId="77777777" w:rsidR="00820793" w:rsidRPr="00C04EB1" w:rsidRDefault="00004EF9" w:rsidP="00F92BCA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u w:val="single"/>
          <w:lang w:val="en-US"/>
        </w:rPr>
        <w:t>Sample size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 </w:t>
      </w:r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Based on previous studies in </w:t>
      </w:r>
      <w:proofErr w:type="spellStart"/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mbanja</w:t>
      </w:r>
      <w:proofErr w:type="spellEnd"/>
      <w:r w:rsidR="00110F01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(population of 28,468)</w:t>
      </w:r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, Madaga</w:t>
      </w:r>
      <w:r w:rsidR="00393E8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</w:t>
      </w:r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car, we assume that the prevalence of CIN2+ lesions detected by D-VIA will be of 8% and of 4% by classical VIA interpretation. We have assumed 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80% power at an alpha level of 0.05, using a 2-sided hypothesis</w:t>
      </w:r>
      <w:r w:rsidR="0082079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.</w:t>
      </w:r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th this assumption, </w:t>
      </w:r>
      <w:r w:rsidR="00D45375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1000 </w:t>
      </w:r>
      <w:r w:rsidR="00F92BC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women will be needed. </w:t>
      </w:r>
    </w:p>
    <w:p w14:paraId="1F548730" w14:textId="77777777" w:rsidR="00FC39AB" w:rsidRPr="00C04EB1" w:rsidRDefault="00537717" w:rsidP="00BB01D0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u w:val="single"/>
          <w:lang w:val="en-US"/>
        </w:rPr>
        <w:t>Adequacy results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: </w:t>
      </w:r>
      <w:r w:rsidR="00FC39A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VIA and D-VIA results will be categorized as “satisfactory” (positive or negative) and “unsatisfactory”. Adequacy </w:t>
      </w:r>
      <w:r w:rsidR="001D17AD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results </w:t>
      </w:r>
      <w:r w:rsidR="00FC39A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(satisfactory or unsatisfactory) </w:t>
      </w:r>
      <w:r w:rsidR="001D17AD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will be compared. Comparisons of percentages</w:t>
      </w:r>
      <w:r w:rsidR="00FC39A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will be made between positive and negative VIA and positive and negative D-VIA. The </w:t>
      </w:r>
      <w:proofErr w:type="spellStart"/>
      <w:r w:rsidR="00FC39A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cNemar’s</w:t>
      </w:r>
      <w:proofErr w:type="spellEnd"/>
      <w:r w:rsidR="00FC39AB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est for comparisons and the Cohen’s kappa coefficient to measure reproducibility between VIA and D-VIA will be used.</w:t>
      </w:r>
    </w:p>
    <w:p w14:paraId="08D30040" w14:textId="77777777" w:rsidR="00300E5C" w:rsidRPr="00C04EB1" w:rsidRDefault="00300E5C" w:rsidP="00FC39AB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u w:val="single"/>
          <w:lang w:val="en-US"/>
        </w:rPr>
        <w:t>Agreement results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: </w:t>
      </w:r>
      <w:r w:rsidR="00DD0AF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ercentage of agreement will be calculated for</w:t>
      </w:r>
      <w:r w:rsidR="006673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each pair of</w:t>
      </w:r>
      <w:r w:rsidR="00DD0AF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n-site results and for distant D-VIA results by using </w:t>
      </w:r>
      <w:proofErr w:type="spellStart"/>
      <w:r w:rsidR="00DD0AF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Mc</w:t>
      </w:r>
      <w:r w:rsidR="00B42F5A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N</w:t>
      </w:r>
      <w:r w:rsidR="00DD0AF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emar’s</w:t>
      </w:r>
      <w:proofErr w:type="spellEnd"/>
      <w:r w:rsidR="00DD0AF0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est </w:t>
      </w:r>
      <w:r w:rsidR="00DB2FF6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nd adjust the p values with Bonferroni correction for multiple comparisons in order to overcorrect for Type I errors. Agreement of results will be also evaluated using Cohen’s kappa coefficient.</w:t>
      </w:r>
    </w:p>
    <w:p w14:paraId="21BD597D" w14:textId="77777777" w:rsidR="006673E3" w:rsidRPr="00C04EB1" w:rsidRDefault="00653C2D" w:rsidP="00BB01D0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The following</w:t>
      </w:r>
      <w:r w:rsidR="006673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agreement results between assessors will be determined:</w:t>
      </w:r>
    </w:p>
    <w:p w14:paraId="781ED9C3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1) VIA results made by on-site health worker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distant expert D-VIA results</w:t>
      </w:r>
    </w:p>
    <w:p w14:paraId="5295075F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2) VIA results made by on-site expert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distant expert D-VIA results</w:t>
      </w:r>
    </w:p>
    <w:p w14:paraId="3A48B954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3) VIA results made by on-site health worker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VIA results made by on-site expert</w:t>
      </w:r>
    </w:p>
    <w:p w14:paraId="12FAA1FC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4) VIA results made by on-site health worker vs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n-site health worker’s D-VIA blinded results at 3 months</w:t>
      </w:r>
    </w:p>
    <w:p w14:paraId="34250B8D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5) VIA results made by on-site expert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n-site expert D-VIA blinded results at 3 months</w:t>
      </w:r>
    </w:p>
    <w:p w14:paraId="0C38F33F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6) On-site health worker’s D-VIA blinded results at 3 months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on-site expert D-VIA blinded results at 3 months</w:t>
      </w:r>
    </w:p>
    <w:p w14:paraId="7FD87540" w14:textId="77777777" w:rsidR="00653C2D" w:rsidRPr="00C04EB1" w:rsidRDefault="00653C2D" w:rsidP="00653C2D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7) On-site health worker’s D-VIA blinded results at 3 months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distant expert D-VIA results</w:t>
      </w:r>
    </w:p>
    <w:p w14:paraId="2E170F63" w14:textId="77777777" w:rsidR="00207D59" w:rsidRPr="00C04EB1" w:rsidRDefault="00653C2D" w:rsidP="00207D59">
      <w:pPr>
        <w:spacing w:after="0" w:line="360" w:lineRule="auto"/>
        <w:ind w:left="426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8)  On-site expert D-VIA blinded results at 3 months </w:t>
      </w:r>
      <w:r w:rsidR="005E0042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vs.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distant expert D-VIA results</w:t>
      </w:r>
    </w:p>
    <w:p w14:paraId="45B61B9C" w14:textId="77777777" w:rsidR="00D82373" w:rsidRPr="00C04EB1" w:rsidRDefault="00672FF1" w:rsidP="00207D59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u w:val="single"/>
          <w:lang w:val="en-US"/>
        </w:rPr>
        <w:t>Accuracy: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</w:t>
      </w:r>
      <w:r w:rsidR="00004EF9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Sensitivities and specificities for the gold standard (cervical histology) will be obtained with the Smartphone diagnosis. </w:t>
      </w:r>
      <w:r w:rsidR="006715BC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Positive and negative predictive values will also be determined.</w:t>
      </w:r>
    </w:p>
    <w:p w14:paraId="764E16EC" w14:textId="77777777" w:rsidR="00914CFF" w:rsidRPr="00C04EB1" w:rsidRDefault="00914CFF" w:rsidP="00B356B7">
      <w:pPr>
        <w:spacing w:after="0" w:line="360" w:lineRule="auto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2CD2411D" w14:textId="77777777" w:rsidR="00914CFF" w:rsidRPr="00C04EB1" w:rsidRDefault="00914CFF" w:rsidP="0036373A">
      <w:pPr>
        <w:pStyle w:val="Paragraphedeliste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Expected contribution</w:t>
      </w:r>
    </w:p>
    <w:p w14:paraId="1918C63C" w14:textId="77777777" w:rsidR="0036373A" w:rsidRPr="00C04EB1" w:rsidRDefault="0036373A" w:rsidP="0036373A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Smartphone high-quality photographic technology has proven to be very useful in detecting pre-    cancerous lesions on the cervix in a previous</w:t>
      </w:r>
      <w:r w:rsidR="009F6F2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study</w:t>
      </w:r>
      <w:r w:rsidR="001567C7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hat also took place in Madagascar</w:t>
      </w: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. </w:t>
      </w:r>
    </w:p>
    <w:p w14:paraId="6679B753" w14:textId="77777777" w:rsidR="0036373A" w:rsidRPr="00C04EB1" w:rsidRDefault="0036373A" w:rsidP="0036373A">
      <w:pPr>
        <w:spacing w:after="0" w:line="360" w:lineRule="auto"/>
        <w:ind w:firstLine="397"/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Our expectation is that Teleconsultation and continuing education by mobile telemedicine will permit low-resource countries to introduce effectively and safely VIA as a triage test for those women for whom an HPV primary screening test is positive. An </w:t>
      </w:r>
      <w:r w:rsidR="009D23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appropriate triage will reduce not only excessive referral rate but also an excessive delay giving the possibility of “screen (HPV), see (VIA/D-DIVA) </w:t>
      </w:r>
      <w:r w:rsidR="00B71F0F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>and</w:t>
      </w:r>
      <w:r w:rsidR="009D23E3" w:rsidRPr="00C04EB1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treat” program in a single or two visits.</w:t>
      </w:r>
    </w:p>
    <w:p w14:paraId="667AC896" w14:textId="77777777" w:rsidR="008909D6" w:rsidRPr="00C04EB1" w:rsidRDefault="008909D6" w:rsidP="00734397">
      <w:pPr>
        <w:spacing w:after="0" w:line="360" w:lineRule="auto"/>
        <w:rPr>
          <w:rFonts w:ascii="Arial" w:hAnsi="Arial" w:cs="Arial"/>
          <w:b/>
          <w:color w:val="000000" w:themeColor="text1"/>
          <w:lang w:val="en-US"/>
        </w:rPr>
      </w:pPr>
    </w:p>
    <w:p w14:paraId="0F6E0FBE" w14:textId="77777777" w:rsidR="003B5F73" w:rsidRPr="00C04EB1" w:rsidRDefault="002B4712" w:rsidP="0073439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lang w:val="en-US"/>
        </w:rPr>
        <w:t>References</w:t>
      </w:r>
    </w:p>
    <w:p w14:paraId="0C5E990F" w14:textId="77777777" w:rsidR="00F24059" w:rsidRPr="00C04EB1" w:rsidRDefault="00865C0E" w:rsidP="00F24059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fldChar w:fldCharType="begin"/>
      </w:r>
      <w:r w:rsidR="00DC5F71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instrText xml:space="preserve"> ADDIN EN.REFLIST </w:instrText>
      </w: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fldChar w:fldCharType="separate"/>
      </w:r>
      <w:bookmarkStart w:id="1" w:name="_ENREF_1"/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1.</w:t>
      </w:r>
      <w:r w:rsidR="00F24059"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ab/>
        <w:t>Ferlay J, Shin HR, Bray F, Forman D, Mathers C, Parkin DM. Estimates of worldwide burden of cancer in 2008: GLOBOCAN 2008. International journal of cancer. 2010;127(12):2893-917.</w:t>
      </w:r>
      <w:bookmarkEnd w:id="1"/>
    </w:p>
    <w:p w14:paraId="24228E4C" w14:textId="77777777" w:rsidR="00F24059" w:rsidRPr="00C04EB1" w:rsidRDefault="00F24059" w:rsidP="00F24059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  <w:bookmarkStart w:id="2" w:name="_ENREF_2"/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2.</w:t>
      </w: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ab/>
        <w:t>WHO/ICO. Information Centre on HPV and Cervical Cancer (HPV Information Centre) – Human Papillomavirus and Related Cancers in Madagascar. Summary Report 2010. 2010.</w:t>
      </w:r>
      <w:bookmarkEnd w:id="2"/>
    </w:p>
    <w:p w14:paraId="5CB9B5C6" w14:textId="77777777" w:rsidR="00F24059" w:rsidRPr="00C04EB1" w:rsidRDefault="00F24059" w:rsidP="00F24059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  <w:bookmarkStart w:id="3" w:name="_ENREF_3"/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3.</w:t>
      </w: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ab/>
        <w:t>HEALTH PROFILE MADAGASCAR. World Life Expect. At &lt;</w:t>
      </w:r>
      <w:hyperlink r:id="rId14" w:history="1">
        <w:r w:rsidRPr="00C04EB1">
          <w:rPr>
            <w:rStyle w:val="Lienhypertexte"/>
            <w:rFonts w:ascii="Arial" w:hAnsi="Arial" w:cs="Arial"/>
            <w:noProof/>
            <w:color w:val="000000" w:themeColor="text1"/>
            <w:sz w:val="20"/>
            <w:szCs w:val="20"/>
            <w:lang w:val="en-US"/>
          </w:rPr>
          <w:t>http://wwwworldlifeexpectancycom/country-health-profile/madagascar&gt;.Las</w:t>
        </w:r>
      </w:hyperlink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 xml:space="preserve"> time accessed: 15.01.2014.</w:t>
      </w:r>
      <w:bookmarkEnd w:id="3"/>
    </w:p>
    <w:p w14:paraId="5B7F67A9" w14:textId="77777777" w:rsidR="00F24059" w:rsidRPr="00C04EB1" w:rsidRDefault="00F24059" w:rsidP="00F24059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  <w:bookmarkStart w:id="4" w:name="_ENREF_4"/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>4.</w:t>
      </w: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tab/>
        <w:t>Marquardt K. [Correlation of cervical cytology and histology]. Der Pathologe. 2011;32(6):491-6.</w:t>
      </w:r>
      <w:bookmarkEnd w:id="4"/>
    </w:p>
    <w:p w14:paraId="41B8AC77" w14:textId="77777777" w:rsidR="00F24059" w:rsidRPr="00C04EB1" w:rsidRDefault="00F24059" w:rsidP="00F24059">
      <w:pPr>
        <w:pStyle w:val="Bibliographie1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</w:p>
    <w:p w14:paraId="64BD248C" w14:textId="77777777" w:rsidR="008909D6" w:rsidRPr="00C04EB1" w:rsidRDefault="00865C0E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  <w:fldChar w:fldCharType="end"/>
      </w:r>
    </w:p>
    <w:p w14:paraId="47300E76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0"/>
          <w:szCs w:val="20"/>
          <w:lang w:val="en-US"/>
        </w:rPr>
      </w:pPr>
    </w:p>
    <w:p w14:paraId="19A7AB86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06BE14F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5AF854A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49994FCF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19978F91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66B7F92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4509F255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29A28F1B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C58CBAF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58AE059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4BCDA620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2B6AF3C4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41166D63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146F37E0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09BF35BD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077D5154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DA5C9CC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0C3B7F7D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19692EF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88FC153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DF87992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705CCFDF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339F8557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09CB20AB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0B0ED3A" w14:textId="77777777" w:rsidR="00E34ADD" w:rsidRPr="00C04EB1" w:rsidRDefault="00E34ADD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2E89B13F" w14:textId="77777777" w:rsidR="00E34ADD" w:rsidRPr="00C04EB1" w:rsidRDefault="00E34ADD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73619C4B" w14:textId="77777777" w:rsidR="00E34ADD" w:rsidRPr="00C04EB1" w:rsidRDefault="00E34ADD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02B5E45B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17063B52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651E7E79" w14:textId="77777777" w:rsidR="00987526" w:rsidRPr="00C04EB1" w:rsidRDefault="00987526" w:rsidP="003A7585">
      <w:pPr>
        <w:pStyle w:val="Bibliographie1"/>
        <w:ind w:left="0" w:firstLine="0"/>
        <w:jc w:val="both"/>
        <w:rPr>
          <w:rFonts w:ascii="Arial" w:hAnsi="Arial" w:cs="Arial"/>
          <w:noProof/>
          <w:color w:val="000000" w:themeColor="text1"/>
          <w:sz w:val="22"/>
          <w:szCs w:val="22"/>
          <w:lang w:val="en-US"/>
        </w:rPr>
      </w:pPr>
    </w:p>
    <w:p w14:paraId="5DE6D5F3" w14:textId="77777777" w:rsidR="00987526" w:rsidRPr="00C04EB1" w:rsidRDefault="00987526" w:rsidP="00987526">
      <w:pPr>
        <w:pStyle w:val="Paragraphedeliste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lastRenderedPageBreak/>
        <w:t xml:space="preserve">Annexes: </w:t>
      </w:r>
    </w:p>
    <w:p w14:paraId="7BAABDFD" w14:textId="77777777" w:rsidR="00987526" w:rsidRPr="00C04EB1" w:rsidRDefault="00987526" w:rsidP="00987526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</w:p>
    <w:p w14:paraId="604796A2" w14:textId="77777777" w:rsidR="00987526" w:rsidRPr="00C04EB1" w:rsidRDefault="00E06DAD" w:rsidP="00E03AA0">
      <w:pPr>
        <w:tabs>
          <w:tab w:val="left" w:pos="5745"/>
        </w:tabs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 xml:space="preserve">5.1 </w:t>
      </w:r>
      <w:r w:rsidR="00987526"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>Flowchart</w:t>
      </w:r>
      <w:r w:rsidR="00E03AA0" w:rsidRPr="00C04EB1"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  <w:tab/>
      </w:r>
    </w:p>
    <w:p w14:paraId="356AAB48" w14:textId="77777777" w:rsidR="00CC583D" w:rsidRPr="00C04EB1" w:rsidRDefault="001370AF" w:rsidP="00CC583D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bCs/>
          <w:color w:val="000000" w:themeColor="text1"/>
          <w:sz w:val="20"/>
          <w:szCs w:val="20"/>
          <w:lang w:val="en-US"/>
        </w:rPr>
      </w:pP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7215" behindDoc="0" locked="0" layoutInCell="1" allowOverlap="1" wp14:anchorId="5839A83F">
                <wp:simplePos x="0" y="0"/>
                <wp:positionH relativeFrom="column">
                  <wp:posOffset>3506470</wp:posOffset>
                </wp:positionH>
                <wp:positionV relativeFrom="paragraph">
                  <wp:posOffset>360680</wp:posOffset>
                </wp:positionV>
                <wp:extent cx="2565400" cy="516255"/>
                <wp:effectExtent l="0" t="0" r="0" b="0"/>
                <wp:wrapNone/>
                <wp:docPr id="61" name="Text Box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2565400" cy="516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D95A378" w14:textId="77777777" w:rsidR="00FD0DDC" w:rsidRDefault="00CE1C6C" w:rsidP="00FD0DD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CE1C6C"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  <w:t xml:space="preserve">Learning and improvement </w:t>
                            </w:r>
                            <w:r w:rsidR="003B2696"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  <w:t>of VIA interpretation over time</w:t>
                            </w:r>
                          </w:p>
                          <w:p w14:paraId="60ACFDAC" w14:textId="77777777" w:rsidR="003B2696" w:rsidRPr="00CE1C6C" w:rsidRDefault="003B2696" w:rsidP="00FD0DD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  <w:t>(Photos used for education purposes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839A83F" id="_x0000_t202" coordsize="21600,21600" o:spt="202" path="m,l,21600r21600,l21600,xe">
                <v:stroke joinstyle="miter"/>
                <v:path gradientshapeok="t" o:connecttype="rect"/>
              </v:shapetype>
              <v:shape id="Text Box 17" o:spid="_x0000_s1026" type="#_x0000_t202" style="position:absolute;margin-left:276.1pt;margin-top:28.4pt;width:202pt;height:40.65pt;z-index:25165721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" stroked="f">
                <v:path arrowok="t"/>
                <v:textbox>
                  <w:txbxContent>
                    <w:p w14:paraId="2D95A378" w14:textId="77777777" w:rsidR="00FD0DDC" w:rsidRDefault="00CE1C6C" w:rsidP="00FD0DDC">
                      <w:pPr>
                        <w:spacing w:after="0"/>
                        <w:jc w:val="center"/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</w:pPr>
                      <w:r w:rsidRPr="00CE1C6C"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  <w:t xml:space="preserve">Learning and improvement </w:t>
                      </w:r>
                      <w:r w:rsidR="003B2696"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  <w:t>of VIA interpretation over time</w:t>
                      </w:r>
                    </w:p>
                    <w:p w14:paraId="60ACFDAC" w14:textId="77777777" w:rsidR="003B2696" w:rsidRPr="00CE1C6C" w:rsidRDefault="003B2696" w:rsidP="00FD0DDC">
                      <w:pPr>
                        <w:spacing w:after="0"/>
                        <w:jc w:val="center"/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  <w:t>(Photos used for education purposes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36F8507B">
                <wp:simplePos x="0" y="0"/>
                <wp:positionH relativeFrom="column">
                  <wp:posOffset>1858645</wp:posOffset>
                </wp:positionH>
                <wp:positionV relativeFrom="paragraph">
                  <wp:posOffset>7220585</wp:posOffset>
                </wp:positionV>
                <wp:extent cx="2038350" cy="419100"/>
                <wp:effectExtent l="0" t="0" r="0" b="0"/>
                <wp:wrapNone/>
                <wp:docPr id="60" name="Text Box 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2038350" cy="419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582C692" w14:textId="77777777" w:rsidR="003B2696" w:rsidRPr="003B2696" w:rsidRDefault="003B2696" w:rsidP="003B2696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8502E"/>
                                <w:sz w:val="20"/>
                                <w:szCs w:val="20"/>
                                <w:lang w:val="en-US"/>
                              </w:rPr>
                            </w:pPr>
                            <w:r w:rsidRPr="003B2696">
                              <w:rPr>
                                <w:rFonts w:ascii="Arial" w:hAnsi="Arial" w:cs="Arial"/>
                                <w:b/>
                                <w:color w:val="08502E"/>
                                <w:sz w:val="20"/>
                                <w:szCs w:val="20"/>
                                <w:lang w:val="en-US"/>
                              </w:rPr>
                              <w:t>Management according to WHO guidelin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F8507B" id="Text Box 83" o:spid="_x0000_s1027" type="#_x0000_t202" style="position:absolute;margin-left:146.35pt;margin-top:568.55pt;width:160.5pt;height:33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" filled="f" stroked="f">
                <v:path arrowok="t"/>
                <v:textbox>
                  <w:txbxContent>
                    <w:p w14:paraId="1582C692" w14:textId="77777777" w:rsidR="003B2696" w:rsidRPr="003B2696" w:rsidRDefault="003B2696" w:rsidP="003B2696">
                      <w:pPr>
                        <w:jc w:val="center"/>
                        <w:rPr>
                          <w:rFonts w:ascii="Arial" w:hAnsi="Arial" w:cs="Arial"/>
                          <w:b/>
                          <w:color w:val="08502E"/>
                          <w:sz w:val="20"/>
                          <w:szCs w:val="20"/>
                          <w:lang w:val="en-US"/>
                        </w:rPr>
                      </w:pPr>
                      <w:r w:rsidRPr="003B2696">
                        <w:rPr>
                          <w:rFonts w:ascii="Arial" w:hAnsi="Arial" w:cs="Arial"/>
                          <w:b/>
                          <w:color w:val="08502E"/>
                          <w:sz w:val="20"/>
                          <w:szCs w:val="20"/>
                          <w:lang w:val="en-US"/>
                        </w:rPr>
                        <w:t>Management according to WHO guideline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6F343F1F">
                <wp:simplePos x="0" y="0"/>
                <wp:positionH relativeFrom="column">
                  <wp:posOffset>-233680</wp:posOffset>
                </wp:positionH>
                <wp:positionV relativeFrom="paragraph">
                  <wp:posOffset>3585210</wp:posOffset>
                </wp:positionV>
                <wp:extent cx="6301105" cy="3635375"/>
                <wp:effectExtent l="0" t="0" r="0" b="0"/>
                <wp:wrapNone/>
                <wp:docPr id="59" name="Rectangle 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301105" cy="363537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08502E"/>
                          </a:solidFill>
                          <a:prstDash val="dash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7E8905C" id="Rectangle 82" o:spid="_x0000_s1026" style="position:absolute;margin-left:-18.4pt;margin-top:282.3pt;width:496.15pt;height:286.2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" filled="f" strokecolor="#08502e" strokeweight="1pt">
                <v:stroke dashstyle="dash"/>
                <v:path arrowok="t"/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4800" behindDoc="0" locked="0" layoutInCell="1" allowOverlap="1" wp14:anchorId="42666A31">
                <wp:simplePos x="0" y="0"/>
                <wp:positionH relativeFrom="column">
                  <wp:posOffset>4365624</wp:posOffset>
                </wp:positionH>
                <wp:positionV relativeFrom="paragraph">
                  <wp:posOffset>6601460</wp:posOffset>
                </wp:positionV>
                <wp:extent cx="0" cy="200025"/>
                <wp:effectExtent l="63500" t="0" r="25400" b="28575"/>
                <wp:wrapNone/>
                <wp:docPr id="58" name="AutoShap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313503D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79" o:spid="_x0000_s1026" type="#_x0000_t32" style="position:absolute;margin-left:343.75pt;margin-top:519.8pt;width:0;height:15.75pt;z-index:25172480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5824" behindDoc="0" locked="0" layoutInCell="1" allowOverlap="1" wp14:anchorId="6E04C339">
                <wp:simplePos x="0" y="0"/>
                <wp:positionH relativeFrom="column">
                  <wp:posOffset>5375274</wp:posOffset>
                </wp:positionH>
                <wp:positionV relativeFrom="paragraph">
                  <wp:posOffset>6610985</wp:posOffset>
                </wp:positionV>
                <wp:extent cx="0" cy="200025"/>
                <wp:effectExtent l="63500" t="0" r="25400" b="28575"/>
                <wp:wrapNone/>
                <wp:docPr id="57" name="AutoShape 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7A29CF" id="AutoShape 80" o:spid="_x0000_s1026" type="#_x0000_t32" style="position:absolute;margin-left:423.25pt;margin-top:520.55pt;width:0;height:15.75pt;z-index:25172582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3776" behindDoc="0" locked="0" layoutInCell="1" allowOverlap="1" wp14:anchorId="47C2515A">
                <wp:simplePos x="0" y="0"/>
                <wp:positionH relativeFrom="column">
                  <wp:posOffset>3517899</wp:posOffset>
                </wp:positionH>
                <wp:positionV relativeFrom="paragraph">
                  <wp:posOffset>6591935</wp:posOffset>
                </wp:positionV>
                <wp:extent cx="0" cy="200025"/>
                <wp:effectExtent l="63500" t="0" r="25400" b="28575"/>
                <wp:wrapNone/>
                <wp:docPr id="56" name="AutoShape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D8B705" id="AutoShape 78" o:spid="_x0000_s1026" type="#_x0000_t32" style="position:absolute;margin-left:277pt;margin-top:519.05pt;width:0;height:15.75pt;z-index:25172377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04B7B60D">
                <wp:simplePos x="0" y="0"/>
                <wp:positionH relativeFrom="column">
                  <wp:posOffset>3947160</wp:posOffset>
                </wp:positionH>
                <wp:positionV relativeFrom="paragraph">
                  <wp:posOffset>6353810</wp:posOffset>
                </wp:positionV>
                <wp:extent cx="1035685" cy="381000"/>
                <wp:effectExtent l="0" t="0" r="0" b="0"/>
                <wp:wrapNone/>
                <wp:docPr id="55" name="Text Box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1035685" cy="381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3662A1" w14:textId="77777777" w:rsidR="00685E5C" w:rsidRPr="005D0A88" w:rsidRDefault="00685E5C" w:rsidP="00685E5C">
                            <w:pPr>
                              <w:jc w:val="center"/>
                              <w:rPr>
                                <w:rFonts w:ascii="Arial" w:hAnsi="Arial" w:cs="Arial"/>
                                <w:color w:val="FF0000"/>
                                <w:sz w:val="18"/>
                                <w:szCs w:val="18"/>
                              </w:rPr>
                            </w:pPr>
                            <w:r w:rsidRPr="005D0A88">
                              <w:rPr>
                                <w:rFonts w:ascii="Arial" w:hAnsi="Arial" w:cs="Arial"/>
                                <w:color w:val="FF0000"/>
                                <w:sz w:val="18"/>
                                <w:szCs w:val="18"/>
                              </w:rPr>
                              <w:t>Treat for canc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4B7B60D" id="Text Box 76" o:spid="_x0000_s1028" type="#_x0000_t202" style="position:absolute;margin-left:310.8pt;margin-top:500.3pt;width:81.55pt;height:30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" stroked="f">
                <v:path arrowok="t"/>
                <v:textbox>
                  <w:txbxContent>
                    <w:p w14:paraId="413662A1" w14:textId="77777777" w:rsidR="00685E5C" w:rsidRPr="005D0A88" w:rsidRDefault="00685E5C" w:rsidP="00685E5C">
                      <w:pPr>
                        <w:jc w:val="center"/>
                        <w:rPr>
                          <w:rFonts w:ascii="Arial" w:hAnsi="Arial" w:cs="Arial"/>
                          <w:color w:val="FF0000"/>
                          <w:sz w:val="18"/>
                          <w:szCs w:val="18"/>
                        </w:rPr>
                      </w:pPr>
                      <w:r w:rsidRPr="005D0A88">
                        <w:rPr>
                          <w:rFonts w:ascii="Arial" w:hAnsi="Arial" w:cs="Arial"/>
                          <w:color w:val="FF0000"/>
                          <w:sz w:val="18"/>
                          <w:szCs w:val="18"/>
                        </w:rPr>
                        <w:t>Treat for cance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16CFC7B9">
                <wp:simplePos x="0" y="0"/>
                <wp:positionH relativeFrom="column">
                  <wp:posOffset>3287395</wp:posOffset>
                </wp:positionH>
                <wp:positionV relativeFrom="paragraph">
                  <wp:posOffset>6839585</wp:posOffset>
                </wp:positionV>
                <wp:extent cx="2276475" cy="304800"/>
                <wp:effectExtent l="0" t="0" r="0" b="0"/>
                <wp:wrapNone/>
                <wp:docPr id="54" name="Text Box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2276475" cy="30480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98690A8" w14:textId="77777777" w:rsidR="00E03AA0" w:rsidRPr="00732045" w:rsidRDefault="00E03AA0" w:rsidP="005D0A88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732045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Post-treatment Follow-up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CFC7B9" id="Text Box 73" o:spid="_x0000_s1029" type="#_x0000_t202" style="position:absolute;margin-left:258.85pt;margin-top:538.55pt;width:179.25pt;height:24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" fillcolor="#17365d [2415]" stroked="f">
                <v:path arrowok="t"/>
                <v:textbox>
                  <w:txbxContent>
                    <w:p w14:paraId="698690A8" w14:textId="77777777" w:rsidR="00E03AA0" w:rsidRPr="00732045" w:rsidRDefault="00E03AA0" w:rsidP="005D0A88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732045">
                        <w:rPr>
                          <w:rFonts w:ascii="Arial" w:hAnsi="Arial" w:cs="Arial"/>
                          <w:sz w:val="18"/>
                          <w:szCs w:val="18"/>
                        </w:rPr>
                        <w:t>Post-treatment Follow-up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3C2DC41F">
                <wp:simplePos x="0" y="0"/>
                <wp:positionH relativeFrom="column">
                  <wp:posOffset>5132070</wp:posOffset>
                </wp:positionH>
                <wp:positionV relativeFrom="paragraph">
                  <wp:posOffset>6325235</wp:posOffset>
                </wp:positionV>
                <wp:extent cx="606425" cy="419100"/>
                <wp:effectExtent l="0" t="0" r="0" b="0"/>
                <wp:wrapNone/>
                <wp:docPr id="53" name="Text Box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606425" cy="419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776810" w14:textId="77777777" w:rsidR="00E03AA0" w:rsidRPr="00685E5C" w:rsidRDefault="00E03AA0" w:rsidP="00E03AA0">
                            <w:pPr>
                              <w:rPr>
                                <w:rFonts w:ascii="Arial" w:hAnsi="Arial" w:cs="Arial"/>
                                <w:b/>
                                <w:color w:val="FF0000"/>
                                <w:sz w:val="18"/>
                                <w:szCs w:val="18"/>
                              </w:rPr>
                            </w:pPr>
                            <w:r w:rsidRPr="00685E5C">
                              <w:rPr>
                                <w:rFonts w:ascii="Arial" w:hAnsi="Arial" w:cs="Arial"/>
                                <w:b/>
                                <w:color w:val="FF0000"/>
                                <w:sz w:val="18"/>
                                <w:szCs w:val="18"/>
                              </w:rPr>
                              <w:t>Trea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2DC41F" id="Text Box 67" o:spid="_x0000_s1030" type="#_x0000_t202" style="position:absolute;margin-left:404.1pt;margin-top:498.05pt;width:47.75pt;height:33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" stroked="f">
                <v:path arrowok="t"/>
                <v:textbox>
                  <w:txbxContent>
                    <w:p w14:paraId="41776810" w14:textId="77777777" w:rsidR="00E03AA0" w:rsidRPr="00685E5C" w:rsidRDefault="00E03AA0" w:rsidP="00E03AA0">
                      <w:pPr>
                        <w:rPr>
                          <w:rFonts w:ascii="Arial" w:hAnsi="Arial" w:cs="Arial"/>
                          <w:b/>
                          <w:color w:val="FF0000"/>
                          <w:sz w:val="18"/>
                          <w:szCs w:val="18"/>
                        </w:rPr>
                      </w:pPr>
                      <w:r w:rsidRPr="00685E5C">
                        <w:rPr>
                          <w:rFonts w:ascii="Arial" w:hAnsi="Arial" w:cs="Arial"/>
                          <w:b/>
                          <w:color w:val="FF0000"/>
                          <w:sz w:val="18"/>
                          <w:szCs w:val="18"/>
                        </w:rPr>
                        <w:t>Trea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0704" behindDoc="0" locked="0" layoutInCell="1" allowOverlap="1" wp14:anchorId="42C9B0C7">
                <wp:simplePos x="0" y="0"/>
                <wp:positionH relativeFrom="column">
                  <wp:posOffset>4338319</wp:posOffset>
                </wp:positionH>
                <wp:positionV relativeFrom="paragraph">
                  <wp:posOffset>6087110</wp:posOffset>
                </wp:positionV>
                <wp:extent cx="0" cy="200025"/>
                <wp:effectExtent l="63500" t="0" r="25400" b="28575"/>
                <wp:wrapNone/>
                <wp:docPr id="52" name="AutoShape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595FB22" id="AutoShape 75" o:spid="_x0000_s1026" type="#_x0000_t32" style="position:absolute;margin-left:341.6pt;margin-top:479.3pt;width:0;height:15.75pt;z-index:25172070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11488" behindDoc="0" locked="0" layoutInCell="1" allowOverlap="1" wp14:anchorId="4E8FA220">
                <wp:simplePos x="0" y="0"/>
                <wp:positionH relativeFrom="column">
                  <wp:posOffset>5354319</wp:posOffset>
                </wp:positionH>
                <wp:positionV relativeFrom="paragraph">
                  <wp:posOffset>5191760</wp:posOffset>
                </wp:positionV>
                <wp:extent cx="0" cy="1095375"/>
                <wp:effectExtent l="63500" t="0" r="63500" b="22225"/>
                <wp:wrapNone/>
                <wp:docPr id="51" name="AutoShape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10953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1A2A88" id="AutoShape 66" o:spid="_x0000_s1026" type="#_x0000_t32" style="position:absolute;margin-left:421.6pt;margin-top:408.8pt;width:0;height:86.25pt;z-index:25171148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74B8BAD">
                <wp:simplePos x="0" y="0"/>
                <wp:positionH relativeFrom="column">
                  <wp:posOffset>3639820</wp:posOffset>
                </wp:positionH>
                <wp:positionV relativeFrom="paragraph">
                  <wp:posOffset>3715385</wp:posOffset>
                </wp:positionV>
                <wp:extent cx="904240" cy="285750"/>
                <wp:effectExtent l="0" t="0" r="22860" b="44450"/>
                <wp:wrapNone/>
                <wp:docPr id="50" name="AutoShap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904240" cy="28575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72994A1" id="AutoShape 32" o:spid="_x0000_s1026" type="#_x0000_t32" style="position:absolute;margin-left:286.6pt;margin-top:292.55pt;width:71.2pt;height:22.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22752" behindDoc="0" locked="0" layoutInCell="1" allowOverlap="1" wp14:anchorId="283A54D3">
                <wp:simplePos x="0" y="0"/>
                <wp:positionH relativeFrom="column">
                  <wp:posOffset>3401694</wp:posOffset>
                </wp:positionH>
                <wp:positionV relativeFrom="paragraph">
                  <wp:posOffset>5029835</wp:posOffset>
                </wp:positionV>
                <wp:extent cx="0" cy="161925"/>
                <wp:effectExtent l="63500" t="0" r="25400" b="28575"/>
                <wp:wrapNone/>
                <wp:docPr id="49" name="AutoShape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26A451" id="AutoShape 77" o:spid="_x0000_s1026" type="#_x0000_t32" style="position:absolute;margin-left:267.85pt;margin-top:396.05pt;width:0;height:12.75pt;z-index:25172275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60D4E88F">
                <wp:simplePos x="0" y="0"/>
                <wp:positionH relativeFrom="column">
                  <wp:posOffset>2782570</wp:posOffset>
                </wp:positionH>
                <wp:positionV relativeFrom="paragraph">
                  <wp:posOffset>4629785</wp:posOffset>
                </wp:positionV>
                <wp:extent cx="1270000" cy="400050"/>
                <wp:effectExtent l="0" t="0" r="0" b="0"/>
                <wp:wrapNone/>
                <wp:docPr id="48" name="Text Box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1270000" cy="400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6CF4327" w14:textId="77777777" w:rsidR="00E03AA0" w:rsidRPr="00732045" w:rsidRDefault="00E03AA0" w:rsidP="00E03AA0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C04EB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Not eligible for </w:t>
                            </w:r>
                            <w:r w:rsidR="00B10732" w:rsidRPr="00C04EB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old coagulation</w:t>
                            </w:r>
                          </w:p>
                          <w:p w14:paraId="685018E4" w14:textId="77777777" w:rsidR="00E03AA0" w:rsidRDefault="00E03AA0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D4E88F" id="Text Box 68" o:spid="_x0000_s1031" type="#_x0000_t202" style="position:absolute;margin-left:219.1pt;margin-top:364.55pt;width:100pt;height:31.5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" stroked="f">
                <v:path arrowok="t"/>
                <v:textbox>
                  <w:txbxContent>
                    <w:p w14:paraId="56CF4327" w14:textId="77777777" w:rsidR="00E03AA0" w:rsidRPr="00732045" w:rsidRDefault="00E03AA0" w:rsidP="00E03AA0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C04EB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Not eligible for </w:t>
                      </w:r>
                      <w:r w:rsidR="00B10732" w:rsidRPr="00C04EB1">
                        <w:rPr>
                          <w:rFonts w:ascii="Arial" w:hAnsi="Arial" w:cs="Arial"/>
                          <w:sz w:val="18"/>
                          <w:szCs w:val="18"/>
                        </w:rPr>
                        <w:t>cold coagulation</w:t>
                      </w:r>
                    </w:p>
                    <w:p w14:paraId="685018E4" w14:textId="77777777" w:rsidR="00E03AA0" w:rsidRDefault="00E03AA0"/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62EAA1D8">
                <wp:simplePos x="0" y="0"/>
                <wp:positionH relativeFrom="column">
                  <wp:posOffset>4912995</wp:posOffset>
                </wp:positionH>
                <wp:positionV relativeFrom="paragraph">
                  <wp:posOffset>4353560</wp:posOffset>
                </wp:positionV>
                <wp:extent cx="209550" cy="161925"/>
                <wp:effectExtent l="0" t="0" r="31750" b="28575"/>
                <wp:wrapNone/>
                <wp:docPr id="47" name="AutoShape 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20955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B2F9DC" id="AutoShape 64" o:spid="_x0000_s1026" type="#_x0000_t32" style="position:absolute;margin-left:386.85pt;margin-top:342.8pt;width:16.5pt;height:12.7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5E4FCAE3">
                <wp:simplePos x="0" y="0"/>
                <wp:positionH relativeFrom="column">
                  <wp:posOffset>3853180</wp:posOffset>
                </wp:positionH>
                <wp:positionV relativeFrom="paragraph">
                  <wp:posOffset>4353560</wp:posOffset>
                </wp:positionV>
                <wp:extent cx="278765" cy="200025"/>
                <wp:effectExtent l="25400" t="0" r="635" b="28575"/>
                <wp:wrapNone/>
                <wp:docPr id="46" name="AutoShape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H="1">
                          <a:off x="0" y="0"/>
                          <a:ext cx="278765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8D6283" id="AutoShape 54" o:spid="_x0000_s1026" type="#_x0000_t32" style="position:absolute;margin-left:303.4pt;margin-top:342.8pt;width:21.95pt;height:15.75pt;flip:x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6274420">
                <wp:simplePos x="0" y="0"/>
                <wp:positionH relativeFrom="column">
                  <wp:posOffset>4211320</wp:posOffset>
                </wp:positionH>
                <wp:positionV relativeFrom="paragraph">
                  <wp:posOffset>4096385</wp:posOffset>
                </wp:positionV>
                <wp:extent cx="574675" cy="257175"/>
                <wp:effectExtent l="12700" t="12700" r="0" b="0"/>
                <wp:wrapNone/>
                <wp:docPr id="45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7467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1FCA43" w14:textId="77777777" w:rsidR="00233D1D" w:rsidRPr="00E03AA0" w:rsidRDefault="00233D1D" w:rsidP="00233D1D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  <w:r w:rsidRPr="00E03AA0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VIA +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6274420" id="Rectangle 29" o:spid="_x0000_s1032" style="position:absolute;margin-left:331.6pt;margin-top:322.55pt;width:45.25pt;height:20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" strokecolor="red" strokeweight="1.5pt">
                <v:path arrowok="t"/>
                <v:textbox>
                  <w:txbxContent>
                    <w:p w14:paraId="681FCA43" w14:textId="77777777" w:rsidR="00233D1D" w:rsidRPr="00E03AA0" w:rsidRDefault="00233D1D" w:rsidP="00233D1D">
                      <w:pPr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  <w:r w:rsidRPr="00E03AA0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VIA +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1B6D5B6A">
                <wp:simplePos x="0" y="0"/>
                <wp:positionH relativeFrom="column">
                  <wp:posOffset>4804410</wp:posOffset>
                </wp:positionH>
                <wp:positionV relativeFrom="paragraph">
                  <wp:posOffset>4629785</wp:posOffset>
                </wp:positionV>
                <wp:extent cx="1078230" cy="400050"/>
                <wp:effectExtent l="0" t="0" r="1270" b="6350"/>
                <wp:wrapNone/>
                <wp:docPr id="44" name="Rectangle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078230" cy="400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BDD18F" w14:textId="77777777" w:rsidR="00907129" w:rsidRPr="00732045" w:rsidRDefault="00907129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C04EB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eligible</w:t>
                            </w:r>
                            <w:r w:rsidR="00E03AA0" w:rsidRPr="00C04EB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for </w:t>
                            </w:r>
                            <w:r w:rsidR="00B10732" w:rsidRPr="00C04EB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old coagula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B6D5B6A" id="Rectangle 51" o:spid="_x0000_s1033" style="position:absolute;margin-left:378.3pt;margin-top:364.55pt;width:84.9pt;height:31.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" strokecolor="red">
                <v:path arrowok="t"/>
                <v:textbox>
                  <w:txbxContent>
                    <w:p w14:paraId="4BBDD18F" w14:textId="77777777" w:rsidR="00907129" w:rsidRPr="00732045" w:rsidRDefault="00907129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C04EB1">
                        <w:rPr>
                          <w:rFonts w:ascii="Arial" w:hAnsi="Arial" w:cs="Arial"/>
                          <w:sz w:val="18"/>
                          <w:szCs w:val="18"/>
                        </w:rPr>
                        <w:t>eligible</w:t>
                      </w:r>
                      <w:r w:rsidR="00E03AA0" w:rsidRPr="00C04EB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for </w:t>
                      </w:r>
                      <w:r w:rsidR="00B10732" w:rsidRPr="00C04EB1">
                        <w:rPr>
                          <w:rFonts w:ascii="Arial" w:hAnsi="Arial" w:cs="Arial"/>
                          <w:sz w:val="18"/>
                          <w:szCs w:val="18"/>
                        </w:rPr>
                        <w:t>cold coagulatio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4D58B88A">
                <wp:simplePos x="0" y="0"/>
                <wp:positionH relativeFrom="column">
                  <wp:posOffset>4017645</wp:posOffset>
                </wp:positionH>
                <wp:positionV relativeFrom="paragraph">
                  <wp:posOffset>5772785</wp:posOffset>
                </wp:positionV>
                <wp:extent cx="742950" cy="257175"/>
                <wp:effectExtent l="0" t="0" r="6350" b="0"/>
                <wp:wrapNone/>
                <wp:docPr id="43" name="Rectangle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42950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62EAA30" w14:textId="77777777" w:rsidR="003E39DF" w:rsidRPr="00732045" w:rsidRDefault="003E39DF" w:rsidP="003E39DF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ANC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D58B88A" id="Rectangle 74" o:spid="_x0000_s1034" style="position:absolute;margin-left:316.35pt;margin-top:454.55pt;width:58.5pt;height:20.2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">
                <v:path arrowok="t"/>
                <v:textbox>
                  <w:txbxContent>
                    <w:p w14:paraId="162EAA30" w14:textId="77777777" w:rsidR="003E39DF" w:rsidRPr="00732045" w:rsidRDefault="003E39DF" w:rsidP="003E39DF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CANCER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5FAC6777">
                <wp:simplePos x="0" y="0"/>
                <wp:positionH relativeFrom="column">
                  <wp:posOffset>3899535</wp:posOffset>
                </wp:positionH>
                <wp:positionV relativeFrom="paragraph">
                  <wp:posOffset>5544185</wp:posOffset>
                </wp:positionV>
                <wp:extent cx="292100" cy="161925"/>
                <wp:effectExtent l="0" t="0" r="38100" b="28575"/>
                <wp:wrapNone/>
                <wp:docPr id="42" name="AutoShape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29210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3D5015" id="AutoShape 40" o:spid="_x0000_s1026" type="#_x0000_t32" style="position:absolute;margin-left:307.05pt;margin-top:436.55pt;width:23pt;height:12.7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740A1832">
                <wp:simplePos x="0" y="0"/>
                <wp:positionH relativeFrom="column">
                  <wp:posOffset>3299460</wp:posOffset>
                </wp:positionH>
                <wp:positionV relativeFrom="paragraph">
                  <wp:posOffset>5772785</wp:posOffset>
                </wp:positionV>
                <wp:extent cx="412750" cy="257175"/>
                <wp:effectExtent l="0" t="0" r="6350" b="0"/>
                <wp:wrapNone/>
                <wp:docPr id="41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12750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9A6BD3" w14:textId="77777777" w:rsidR="00907129" w:rsidRPr="00732045" w:rsidRDefault="00E03AA0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I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0A1832" id="Rectangle 46" o:spid="_x0000_s1035" style="position:absolute;margin-left:259.8pt;margin-top:454.55pt;width:32.5pt;height:20.2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">
                <v:path arrowok="t"/>
                <v:textbox>
                  <w:txbxContent>
                    <w:p w14:paraId="1C9A6BD3" w14:textId="77777777" w:rsidR="00907129" w:rsidRPr="00732045" w:rsidRDefault="00E03AA0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CI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15584" behindDoc="0" locked="0" layoutInCell="1" allowOverlap="1" wp14:anchorId="424F1972">
                <wp:simplePos x="0" y="0"/>
                <wp:positionH relativeFrom="column">
                  <wp:posOffset>3496944</wp:posOffset>
                </wp:positionH>
                <wp:positionV relativeFrom="paragraph">
                  <wp:posOffset>5534660</wp:posOffset>
                </wp:positionV>
                <wp:extent cx="0" cy="200025"/>
                <wp:effectExtent l="63500" t="0" r="25400" b="28575"/>
                <wp:wrapNone/>
                <wp:docPr id="40" name="AutoShape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EACEA6" id="AutoShape 70" o:spid="_x0000_s1026" type="#_x0000_t32" style="position:absolute;margin-left:275.35pt;margin-top:435.8pt;width:0;height:15.75pt;z-index:2517155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F8FF7D0">
                <wp:simplePos x="0" y="0"/>
                <wp:positionH relativeFrom="column">
                  <wp:posOffset>3204210</wp:posOffset>
                </wp:positionH>
                <wp:positionV relativeFrom="paragraph">
                  <wp:posOffset>6353810</wp:posOffset>
                </wp:positionV>
                <wp:extent cx="742950" cy="266700"/>
                <wp:effectExtent l="0" t="0" r="0" b="0"/>
                <wp:wrapNone/>
                <wp:docPr id="39" name="Text Box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7429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BB997F5" w14:textId="77777777" w:rsidR="00633952" w:rsidRPr="005D0A88" w:rsidRDefault="00E03AA0">
                            <w:pPr>
                              <w:rPr>
                                <w:rFonts w:ascii="Arial" w:hAnsi="Arial" w:cs="Arial"/>
                                <w:color w:val="FF0000"/>
                                <w:sz w:val="18"/>
                                <w:szCs w:val="18"/>
                              </w:rPr>
                            </w:pPr>
                            <w:r w:rsidRPr="005D0A88">
                              <w:rPr>
                                <w:rFonts w:ascii="Arial" w:hAnsi="Arial" w:cs="Arial"/>
                                <w:color w:val="FF0000"/>
                                <w:sz w:val="18"/>
                                <w:szCs w:val="18"/>
                              </w:rPr>
                              <w:t>Conisa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F8FF7D0" id="Text Box 20" o:spid="_x0000_s1036" type="#_x0000_t202" style="position:absolute;margin-left:252.3pt;margin-top:500.3pt;width:58.5pt;height:2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" stroked="f">
                <v:path arrowok="t"/>
                <v:textbox>
                  <w:txbxContent>
                    <w:p w14:paraId="5BB997F5" w14:textId="77777777" w:rsidR="00633952" w:rsidRPr="005D0A88" w:rsidRDefault="00E03AA0">
                      <w:pPr>
                        <w:rPr>
                          <w:rFonts w:ascii="Arial" w:hAnsi="Arial" w:cs="Arial"/>
                          <w:color w:val="FF0000"/>
                          <w:sz w:val="18"/>
                          <w:szCs w:val="18"/>
                        </w:rPr>
                      </w:pPr>
                      <w:r w:rsidRPr="005D0A88">
                        <w:rPr>
                          <w:rFonts w:ascii="Arial" w:hAnsi="Arial" w:cs="Arial"/>
                          <w:color w:val="FF0000"/>
                          <w:sz w:val="18"/>
                          <w:szCs w:val="18"/>
                        </w:rPr>
                        <w:t>Conisat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17632" behindDoc="0" locked="0" layoutInCell="1" allowOverlap="1" wp14:anchorId="0122D8C2">
                <wp:simplePos x="0" y="0"/>
                <wp:positionH relativeFrom="column">
                  <wp:posOffset>3517899</wp:posOffset>
                </wp:positionH>
                <wp:positionV relativeFrom="paragraph">
                  <wp:posOffset>6087110</wp:posOffset>
                </wp:positionV>
                <wp:extent cx="0" cy="200025"/>
                <wp:effectExtent l="63500" t="0" r="25400" b="28575"/>
                <wp:wrapNone/>
                <wp:docPr id="38" name="AutoShape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E3722A" id="AutoShape 72" o:spid="_x0000_s1026" type="#_x0000_t32" style="position:absolute;margin-left:277pt;margin-top:479.3pt;width:0;height:15.75pt;z-index:25171763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0E2370F">
                <wp:simplePos x="0" y="0"/>
                <wp:positionH relativeFrom="column">
                  <wp:posOffset>2651760</wp:posOffset>
                </wp:positionH>
                <wp:positionV relativeFrom="paragraph">
                  <wp:posOffset>5229860</wp:posOffset>
                </wp:positionV>
                <wp:extent cx="1539875" cy="257175"/>
                <wp:effectExtent l="12700" t="12700" r="0" b="0"/>
                <wp:wrapNone/>
                <wp:docPr id="37" name="Rectangle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53987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28575">
                          <a:solidFill>
                            <a:srgbClr val="00206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78AFD9" w14:textId="77777777" w:rsidR="00E3731A" w:rsidRPr="00E03AA0" w:rsidRDefault="00E3731A" w:rsidP="00E3731A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  <w:r w:rsidRPr="00E03AA0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Wait biopsy resul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E2370F" id="Rectangle 56" o:spid="_x0000_s1037" style="position:absolute;margin-left:208.8pt;margin-top:411.8pt;width:121.25pt;height:20.2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" strokecolor="#002060" strokeweight="2.25pt">
                <v:path arrowok="t"/>
                <v:textbox>
                  <w:txbxContent>
                    <w:p w14:paraId="0C78AFD9" w14:textId="77777777" w:rsidR="00E3731A" w:rsidRPr="00E03AA0" w:rsidRDefault="00E3731A" w:rsidP="00E3731A">
                      <w:pPr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  <w:r w:rsidRPr="00E03AA0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Wait biopsy result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71671735">
                <wp:simplePos x="0" y="0"/>
                <wp:positionH relativeFrom="column">
                  <wp:posOffset>1133475</wp:posOffset>
                </wp:positionH>
                <wp:positionV relativeFrom="paragraph">
                  <wp:posOffset>3715385</wp:posOffset>
                </wp:positionV>
                <wp:extent cx="1306195" cy="333375"/>
                <wp:effectExtent l="25400" t="0" r="1905" b="47625"/>
                <wp:wrapNone/>
                <wp:docPr id="36" name="AutoShape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H="1">
                          <a:off x="0" y="0"/>
                          <a:ext cx="1306195" cy="3333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281BB6" id="AutoShape 63" o:spid="_x0000_s1026" type="#_x0000_t32" style="position:absolute;margin-left:89.25pt;margin-top:292.55pt;width:102.85pt;height:26.25pt;flip:x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16608" behindDoc="0" locked="0" layoutInCell="1" allowOverlap="1" wp14:anchorId="1AF25304">
                <wp:simplePos x="0" y="0"/>
                <wp:positionH relativeFrom="column">
                  <wp:posOffset>1531619</wp:posOffset>
                </wp:positionH>
                <wp:positionV relativeFrom="paragraph">
                  <wp:posOffset>6087110</wp:posOffset>
                </wp:positionV>
                <wp:extent cx="0" cy="200025"/>
                <wp:effectExtent l="63500" t="0" r="25400" b="28575"/>
                <wp:wrapNone/>
                <wp:docPr id="35" name="AutoShape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CE4D9C" id="AutoShape 71" o:spid="_x0000_s1026" type="#_x0000_t32" style="position:absolute;margin-left:120.6pt;margin-top:479.3pt;width:0;height:15.75pt;z-index:25171660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D677AF8">
                <wp:simplePos x="0" y="0"/>
                <wp:positionH relativeFrom="column">
                  <wp:posOffset>1218565</wp:posOffset>
                </wp:positionH>
                <wp:positionV relativeFrom="paragraph">
                  <wp:posOffset>6353810</wp:posOffset>
                </wp:positionV>
                <wp:extent cx="614680" cy="266700"/>
                <wp:effectExtent l="0" t="0" r="0" b="0"/>
                <wp:wrapNone/>
                <wp:docPr id="34" name="Rectangl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14680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5BEE7E4" w14:textId="77777777" w:rsidR="00907129" w:rsidRPr="005D0A88" w:rsidRDefault="00907129" w:rsidP="00907129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FF0000"/>
                                <w:sz w:val="18"/>
                                <w:szCs w:val="18"/>
                              </w:rPr>
                            </w:pPr>
                            <w:r w:rsidRPr="005D0A88">
                              <w:rPr>
                                <w:rFonts w:ascii="Arial" w:hAnsi="Arial" w:cs="Arial"/>
                                <w:b/>
                                <w:color w:val="FF0000"/>
                                <w:sz w:val="18"/>
                                <w:szCs w:val="18"/>
                              </w:rPr>
                              <w:t>Recal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D677AF8" id="Rectangle 44" o:spid="_x0000_s1038" style="position:absolute;margin-left:95.95pt;margin-top:500.3pt;width:48.4pt;height:21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" filled="f" stroked="f">
                <v:path arrowok="t"/>
                <v:textbox>
                  <w:txbxContent>
                    <w:p w14:paraId="25BEE7E4" w14:textId="77777777" w:rsidR="00907129" w:rsidRPr="005D0A88" w:rsidRDefault="00907129" w:rsidP="00907129">
                      <w:pPr>
                        <w:jc w:val="center"/>
                        <w:rPr>
                          <w:rFonts w:ascii="Arial" w:hAnsi="Arial" w:cs="Arial"/>
                          <w:b/>
                          <w:color w:val="FF0000"/>
                          <w:sz w:val="18"/>
                          <w:szCs w:val="18"/>
                        </w:rPr>
                      </w:pPr>
                      <w:r w:rsidRPr="005D0A88">
                        <w:rPr>
                          <w:rFonts w:ascii="Arial" w:hAnsi="Arial" w:cs="Arial"/>
                          <w:b/>
                          <w:color w:val="FF0000"/>
                          <w:sz w:val="18"/>
                          <w:szCs w:val="18"/>
                        </w:rPr>
                        <w:t>Recall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65E576F9">
                <wp:simplePos x="0" y="0"/>
                <wp:positionH relativeFrom="column">
                  <wp:posOffset>1080770</wp:posOffset>
                </wp:positionH>
                <wp:positionV relativeFrom="paragraph">
                  <wp:posOffset>5772785</wp:posOffset>
                </wp:positionV>
                <wp:extent cx="923925" cy="257175"/>
                <wp:effectExtent l="0" t="0" r="3175" b="0"/>
                <wp:wrapNone/>
                <wp:docPr id="33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92392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EE8AB55" w14:textId="77777777" w:rsidR="00907129" w:rsidRPr="00732045" w:rsidRDefault="00E3731A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IN or Canc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E576F9" id="Rectangle 43" o:spid="_x0000_s1039" style="position:absolute;margin-left:85.1pt;margin-top:454.55pt;width:72.75pt;height:20.2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">
                <v:path arrowok="t"/>
                <v:textbox>
                  <w:txbxContent>
                    <w:p w14:paraId="5EE8AB55" w14:textId="77777777" w:rsidR="00907129" w:rsidRPr="00732045" w:rsidRDefault="00E3731A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CIN or Cancer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2F122A77">
                <wp:simplePos x="0" y="0"/>
                <wp:positionH relativeFrom="column">
                  <wp:posOffset>1372870</wp:posOffset>
                </wp:positionH>
                <wp:positionV relativeFrom="paragraph">
                  <wp:posOffset>5534660</wp:posOffset>
                </wp:positionV>
                <wp:extent cx="209550" cy="161925"/>
                <wp:effectExtent l="0" t="0" r="31750" b="28575"/>
                <wp:wrapNone/>
                <wp:docPr id="32" name="AutoShap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20955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23AAEC" id="AutoShape 34" o:spid="_x0000_s1026" type="#_x0000_t32" style="position:absolute;margin-left:108.1pt;margin-top:435.8pt;width:16.5pt;height:12.7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6F3E24E">
                <wp:simplePos x="0" y="0"/>
                <wp:positionH relativeFrom="column">
                  <wp:posOffset>833755</wp:posOffset>
                </wp:positionH>
                <wp:positionV relativeFrom="paragraph">
                  <wp:posOffset>4096385</wp:posOffset>
                </wp:positionV>
                <wp:extent cx="574675" cy="257175"/>
                <wp:effectExtent l="12700" t="12700" r="0" b="0"/>
                <wp:wrapNone/>
                <wp:docPr id="31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7467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chemeClr val="accent3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A52585" w14:textId="77777777" w:rsidR="00233D1D" w:rsidRPr="00E03AA0" w:rsidRDefault="00233D1D" w:rsidP="00233D1D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  <w:r w:rsidRPr="00E03AA0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VIA -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6F3E24E" id="Rectangle 28" o:spid="_x0000_s1040" style="position:absolute;margin-left:65.65pt;margin-top:322.55pt;width:45.25pt;height:20.2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" strokecolor="#76923c [2406]" strokeweight="1.5pt">
                <v:path arrowok="t"/>
                <v:textbox>
                  <w:txbxContent>
                    <w:p w14:paraId="1FA52585" w14:textId="77777777" w:rsidR="00233D1D" w:rsidRPr="00E03AA0" w:rsidRDefault="00233D1D" w:rsidP="00233D1D">
                      <w:pPr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  <w:r w:rsidRPr="00E03AA0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VIA -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05344" behindDoc="0" locked="0" layoutInCell="1" allowOverlap="1" wp14:anchorId="353DCAB0">
                <wp:simplePos x="0" y="0"/>
                <wp:positionH relativeFrom="column">
                  <wp:posOffset>1121409</wp:posOffset>
                </wp:positionH>
                <wp:positionV relativeFrom="paragraph">
                  <wp:posOffset>4439285</wp:posOffset>
                </wp:positionV>
                <wp:extent cx="0" cy="714375"/>
                <wp:effectExtent l="63500" t="0" r="25400" b="22225"/>
                <wp:wrapNone/>
                <wp:docPr id="30" name="AutoShape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7143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CFCF7ED" id="AutoShape 53" o:spid="_x0000_s1026" type="#_x0000_t32" style="position:absolute;margin-left:88.3pt;margin-top:349.55pt;width:0;height:56.25pt;z-index:25170534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E95A18C">
                <wp:simplePos x="0" y="0"/>
                <wp:positionH relativeFrom="column">
                  <wp:posOffset>579755</wp:posOffset>
                </wp:positionH>
                <wp:positionV relativeFrom="paragraph">
                  <wp:posOffset>5534660</wp:posOffset>
                </wp:positionV>
                <wp:extent cx="254000" cy="161925"/>
                <wp:effectExtent l="25400" t="0" r="0" b="28575"/>
                <wp:wrapNone/>
                <wp:docPr id="29" name="AutoShape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H="1">
                          <a:off x="0" y="0"/>
                          <a:ext cx="25400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007D72" id="AutoShape 33" o:spid="_x0000_s1026" type="#_x0000_t32" style="position:absolute;margin-left:45.65pt;margin-top:435.8pt;width:20pt;height:12.75pt;flip:x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D634901">
                <wp:simplePos x="0" y="0"/>
                <wp:positionH relativeFrom="column">
                  <wp:posOffset>480695</wp:posOffset>
                </wp:positionH>
                <wp:positionV relativeFrom="paragraph">
                  <wp:posOffset>5239385</wp:posOffset>
                </wp:positionV>
                <wp:extent cx="1330325" cy="257175"/>
                <wp:effectExtent l="12700" t="12700" r="3175" b="0"/>
                <wp:wrapNone/>
                <wp:docPr id="28" name="Rectangle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33032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28575">
                          <a:solidFill>
                            <a:srgbClr val="00206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D58832" w14:textId="77777777" w:rsidR="00E3731A" w:rsidRPr="00E03AA0" w:rsidRDefault="00E3731A" w:rsidP="00E3731A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  <w:r w:rsidRPr="00E03AA0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Wait biopsy resul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D634901" id="Rectangle 55" o:spid="_x0000_s1041" style="position:absolute;margin-left:37.85pt;margin-top:412.55pt;width:104.75pt;height:20.2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" strokecolor="#002060" strokeweight="2.25pt">
                <v:path arrowok="t"/>
                <v:textbox>
                  <w:txbxContent>
                    <w:p w14:paraId="2DD58832" w14:textId="77777777" w:rsidR="00E3731A" w:rsidRPr="00E03AA0" w:rsidRDefault="00E3731A" w:rsidP="00E3731A">
                      <w:pPr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  <w:r w:rsidRPr="00E03AA0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Wait biopsy result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14F4A0B4">
                <wp:simplePos x="0" y="0"/>
                <wp:positionH relativeFrom="column">
                  <wp:posOffset>-33655</wp:posOffset>
                </wp:positionH>
                <wp:positionV relativeFrom="paragraph">
                  <wp:posOffset>5772785</wp:posOffset>
                </wp:positionV>
                <wp:extent cx="708660" cy="257175"/>
                <wp:effectExtent l="0" t="0" r="2540" b="0"/>
                <wp:wrapNone/>
                <wp:docPr id="27" name="Rectangle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08660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74505A" w14:textId="77777777" w:rsidR="00907129" w:rsidRPr="00732045" w:rsidRDefault="00E3731A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Negativ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F4A0B4" id="Rectangle 35" o:spid="_x0000_s1042" style="position:absolute;margin-left:-2.65pt;margin-top:454.55pt;width:55.8pt;height:20.2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">
                <v:path arrowok="t"/>
                <v:textbox>
                  <w:txbxContent>
                    <w:p w14:paraId="0E74505A" w14:textId="77777777" w:rsidR="00907129" w:rsidRPr="00732045" w:rsidRDefault="00E3731A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Negative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95104" behindDoc="0" locked="0" layoutInCell="1" allowOverlap="1" wp14:anchorId="07C5DE41">
                <wp:simplePos x="0" y="0"/>
                <wp:positionH relativeFrom="column">
                  <wp:posOffset>391794</wp:posOffset>
                </wp:positionH>
                <wp:positionV relativeFrom="paragraph">
                  <wp:posOffset>6087110</wp:posOffset>
                </wp:positionV>
                <wp:extent cx="0" cy="200025"/>
                <wp:effectExtent l="63500" t="0" r="25400" b="28575"/>
                <wp:wrapNone/>
                <wp:docPr id="26" name="AutoShap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E305F6" id="AutoShape 42" o:spid="_x0000_s1026" type="#_x0000_t32" style="position:absolute;margin-left:30.85pt;margin-top:479.3pt;width:0;height:15.75pt;z-index:25169510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CEC1451">
                <wp:simplePos x="0" y="0"/>
                <wp:positionH relativeFrom="column">
                  <wp:posOffset>-14605</wp:posOffset>
                </wp:positionH>
                <wp:positionV relativeFrom="paragraph">
                  <wp:posOffset>6353810</wp:posOffset>
                </wp:positionV>
                <wp:extent cx="794385" cy="381000"/>
                <wp:effectExtent l="0" t="0" r="5715" b="0"/>
                <wp:wrapNone/>
                <wp:docPr id="25" name="Rectangle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94385" cy="381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02D9D3E" w14:textId="77777777" w:rsidR="00907129" w:rsidRPr="00732045" w:rsidRDefault="00907129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732045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epeat VIA in 5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CEC1451" id="Rectangle 41" o:spid="_x0000_s1043" style="position:absolute;margin-left:-1.15pt;margin-top:500.3pt;width:62.55pt;height:30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">
                <v:path arrowok="t"/>
                <v:textbox>
                  <w:txbxContent>
                    <w:p w14:paraId="402D9D3E" w14:textId="77777777" w:rsidR="00907129" w:rsidRPr="00732045" w:rsidRDefault="00907129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732045">
                        <w:rPr>
                          <w:rFonts w:ascii="Arial" w:hAnsi="Arial" w:cs="Arial"/>
                          <w:sz w:val="18"/>
                          <w:szCs w:val="18"/>
                        </w:rPr>
                        <w:t>Repeat VIA in 5 year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17D443D1">
                <wp:simplePos x="0" y="0"/>
                <wp:positionH relativeFrom="column">
                  <wp:posOffset>2268220</wp:posOffset>
                </wp:positionH>
                <wp:positionV relativeFrom="paragraph">
                  <wp:posOffset>6353810</wp:posOffset>
                </wp:positionV>
                <wp:extent cx="803275" cy="381000"/>
                <wp:effectExtent l="0" t="0" r="0" b="0"/>
                <wp:wrapNone/>
                <wp:docPr id="24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803275" cy="381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59EFEC" w14:textId="77777777" w:rsidR="00907129" w:rsidRPr="00732045" w:rsidRDefault="00907129" w:rsidP="00907129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732045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epeat VIA in 1 yea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7D443D1" id="Rectangle 48" o:spid="_x0000_s1044" style="position:absolute;margin-left:178.6pt;margin-top:500.3pt;width:63.25pt;height:30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">
                <v:path arrowok="t"/>
                <v:textbox>
                  <w:txbxContent>
                    <w:p w14:paraId="6D59EFEC" w14:textId="77777777" w:rsidR="00907129" w:rsidRPr="00732045" w:rsidRDefault="00907129" w:rsidP="00907129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732045">
                        <w:rPr>
                          <w:rFonts w:ascii="Arial" w:hAnsi="Arial" w:cs="Arial"/>
                          <w:sz w:val="18"/>
                          <w:szCs w:val="18"/>
                        </w:rPr>
                        <w:t>Repeat VIA in 1 year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98176" behindDoc="0" locked="0" layoutInCell="1" allowOverlap="1" wp14:anchorId="453A5AFA">
                <wp:simplePos x="0" y="0"/>
                <wp:positionH relativeFrom="column">
                  <wp:posOffset>1655444</wp:posOffset>
                </wp:positionH>
                <wp:positionV relativeFrom="paragraph">
                  <wp:posOffset>6087110</wp:posOffset>
                </wp:positionV>
                <wp:extent cx="0" cy="200025"/>
                <wp:effectExtent l="0" t="0" r="0" b="0"/>
                <wp:wrapNone/>
                <wp:docPr id="23" name="AutoShape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 type="triangle" w="med" len="med"/>
                            </a14:hiddenLine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1646CD1" id="AutoShape 45" o:spid="_x0000_s1026" type="#_x0000_t32" style="position:absolute;margin-left:130.35pt;margin-top:479.3pt;width:0;height:15.75pt;z-index:25169817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" stroked="f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702272" behindDoc="0" locked="0" layoutInCell="1" allowOverlap="1" wp14:anchorId="6AC10F8B">
                <wp:simplePos x="0" y="0"/>
                <wp:positionH relativeFrom="column">
                  <wp:posOffset>2651759</wp:posOffset>
                </wp:positionH>
                <wp:positionV relativeFrom="paragraph">
                  <wp:posOffset>6087110</wp:posOffset>
                </wp:positionV>
                <wp:extent cx="0" cy="200025"/>
                <wp:effectExtent l="63500" t="0" r="25400" b="28575"/>
                <wp:wrapNone/>
                <wp:docPr id="22" name="AutoShape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29F790" id="AutoShape 49" o:spid="_x0000_s1026" type="#_x0000_t32" style="position:absolute;margin-left:208.8pt;margin-top:479.3pt;width:0;height:15.75pt;z-index:25170227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B7E48D3">
                <wp:simplePos x="0" y="0"/>
                <wp:positionH relativeFrom="column">
                  <wp:posOffset>2312670</wp:posOffset>
                </wp:positionH>
                <wp:positionV relativeFrom="paragraph">
                  <wp:posOffset>5772785</wp:posOffset>
                </wp:positionV>
                <wp:extent cx="708660" cy="257175"/>
                <wp:effectExtent l="0" t="0" r="2540" b="0"/>
                <wp:wrapNone/>
                <wp:docPr id="21" name="Rectangle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08660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A97C4D5" w14:textId="77777777" w:rsidR="00E03AA0" w:rsidRPr="00732045" w:rsidRDefault="00E03AA0" w:rsidP="00E03AA0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Negativ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7E48D3" id="Rectangle 69" o:spid="_x0000_s1045" style="position:absolute;margin-left:182.1pt;margin-top:454.55pt;width:55.8pt;height:20.2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">
                <v:path arrowok="t"/>
                <v:textbox>
                  <w:txbxContent>
                    <w:p w14:paraId="3A97C4D5" w14:textId="77777777" w:rsidR="00E03AA0" w:rsidRPr="00732045" w:rsidRDefault="00E03AA0" w:rsidP="00E03AA0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Negative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06BC8DC3">
                <wp:simplePos x="0" y="0"/>
                <wp:positionH relativeFrom="column">
                  <wp:posOffset>2680970</wp:posOffset>
                </wp:positionH>
                <wp:positionV relativeFrom="paragraph">
                  <wp:posOffset>5534660</wp:posOffset>
                </wp:positionV>
                <wp:extent cx="254000" cy="161925"/>
                <wp:effectExtent l="25400" t="0" r="0" b="28575"/>
                <wp:wrapNone/>
                <wp:docPr id="20" name="AutoShap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H="1">
                          <a:off x="0" y="0"/>
                          <a:ext cx="254000" cy="1619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23B9DB" id="AutoShape 39" o:spid="_x0000_s1026" type="#_x0000_t32" style="position:absolute;margin-left:211.1pt;margin-top:435.8pt;width:20pt;height:12.75pt;flip:x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A9733C8">
                <wp:simplePos x="0" y="0"/>
                <wp:positionH relativeFrom="column">
                  <wp:posOffset>2534920</wp:posOffset>
                </wp:positionH>
                <wp:positionV relativeFrom="paragraph">
                  <wp:posOffset>3629660</wp:posOffset>
                </wp:positionV>
                <wp:extent cx="955675" cy="257175"/>
                <wp:effectExtent l="12700" t="12700" r="0" b="0"/>
                <wp:wrapNone/>
                <wp:docPr id="19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95567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28575">
                          <a:solidFill>
                            <a:srgbClr val="00206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C14786" w14:textId="77777777" w:rsidR="00233D1D" w:rsidRPr="00732045" w:rsidRDefault="00233D1D" w:rsidP="00233D1D">
                            <w:pPr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732045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VIA</w:t>
                            </w:r>
                            <w:r w:rsidR="00907129" w:rsidRPr="00732045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+ Biops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A9733C8" id="Rectangle 27" o:spid="_x0000_s1046" style="position:absolute;margin-left:199.6pt;margin-top:285.8pt;width:75.25pt;height:20.2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" strokecolor="#002060" strokeweight="2.25pt">
                <v:path arrowok="t"/>
                <v:textbox>
                  <w:txbxContent>
                    <w:p w14:paraId="68C14786" w14:textId="77777777" w:rsidR="00233D1D" w:rsidRPr="00732045" w:rsidRDefault="00233D1D" w:rsidP="00233D1D">
                      <w:pPr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732045">
                        <w:rPr>
                          <w:rFonts w:ascii="Arial" w:hAnsi="Arial" w:cs="Arial"/>
                          <w:sz w:val="18"/>
                          <w:szCs w:val="18"/>
                        </w:rPr>
                        <w:t>VIA</w:t>
                      </w:r>
                      <w:r w:rsidR="00907129" w:rsidRPr="00732045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+ Biopsy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5AA2D23">
                <wp:simplePos x="0" y="0"/>
                <wp:positionH relativeFrom="column">
                  <wp:posOffset>3401695</wp:posOffset>
                </wp:positionH>
                <wp:positionV relativeFrom="paragraph">
                  <wp:posOffset>2613660</wp:posOffset>
                </wp:positionV>
                <wp:extent cx="1003300" cy="276225"/>
                <wp:effectExtent l="0" t="0" r="0" b="0"/>
                <wp:wrapNone/>
                <wp:docPr id="18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1003300" cy="276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1B2F0A" w14:textId="77777777" w:rsidR="00704CF1" w:rsidRPr="00CE1C6C" w:rsidRDefault="00704CF1" w:rsidP="00704CF1">
                            <w:pPr>
                              <w:jc w:val="both"/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  <w:t>Quality control</w:t>
                            </w:r>
                            <w:r w:rsidRPr="00CE1C6C">
                              <w:rPr>
                                <w:rFonts w:ascii="Arial" w:hAnsi="Arial" w:cs="Arial"/>
                                <w:color w:val="17365D" w:themeColor="text2" w:themeShade="BF"/>
                                <w:sz w:val="18"/>
                                <w:szCs w:val="18"/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AA2D23" id="Text Box 25" o:spid="_x0000_s1047" type="#_x0000_t202" style="position:absolute;margin-left:267.85pt;margin-top:205.8pt;width:79pt;height:21.7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" stroked="f">
                <v:path arrowok="t"/>
                <v:textbox>
                  <w:txbxContent>
                    <w:p w14:paraId="441B2F0A" w14:textId="77777777" w:rsidR="00704CF1" w:rsidRPr="00CE1C6C" w:rsidRDefault="00704CF1" w:rsidP="00704CF1">
                      <w:pPr>
                        <w:jc w:val="both"/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  <w:t>Quality control</w:t>
                      </w:r>
                      <w:r w:rsidRPr="00CE1C6C">
                        <w:rPr>
                          <w:rFonts w:ascii="Arial" w:hAnsi="Arial" w:cs="Arial"/>
                          <w:color w:val="17365D" w:themeColor="text2" w:themeShade="BF"/>
                          <w:sz w:val="18"/>
                          <w:szCs w:val="18"/>
                          <w:lang w:val="en-US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C927B5E">
                <wp:simplePos x="0" y="0"/>
                <wp:positionH relativeFrom="column">
                  <wp:posOffset>2896870</wp:posOffset>
                </wp:positionH>
                <wp:positionV relativeFrom="paragraph">
                  <wp:posOffset>2737485</wp:posOffset>
                </wp:positionV>
                <wp:extent cx="504825" cy="281940"/>
                <wp:effectExtent l="0" t="63500" r="0" b="10160"/>
                <wp:wrapNone/>
                <wp:docPr id="17" name="AutoShap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V="1">
                          <a:off x="0" y="0"/>
                          <a:ext cx="504825" cy="281940"/>
                        </a:xfrm>
                        <a:prstGeom prst="bentConnector3">
                          <a:avLst>
                            <a:gd name="adj1" fmla="val 23394"/>
                          </a:avLst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93BDE5F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AutoShape 24" o:spid="_x0000_s1026" type="#_x0000_t34" style="position:absolute;margin-left:228.1pt;margin-top:215.55pt;width:39.75pt;height:22.2pt;flip:y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" adj="5053">
                <v:stroke dashstyle="dash"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A93B551">
                <wp:simplePos x="0" y="0"/>
                <wp:positionH relativeFrom="column">
                  <wp:posOffset>2153920</wp:posOffset>
                </wp:positionH>
                <wp:positionV relativeFrom="paragraph">
                  <wp:posOffset>1413510</wp:posOffset>
                </wp:positionV>
                <wp:extent cx="666750" cy="236220"/>
                <wp:effectExtent l="0" t="0" r="0" b="0"/>
                <wp:wrapNone/>
                <wp:docPr id="16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666750" cy="2362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CDB2C87" w14:textId="77777777" w:rsidR="001B4060" w:rsidRPr="001B4060" w:rsidRDefault="001B4060" w:rsidP="001B4060">
                            <w:pP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E-mai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93B551" id="Text Box 10" o:spid="_x0000_s1048" type="#_x0000_t202" style="position:absolute;margin-left:169.6pt;margin-top:111.3pt;width:52.5pt;height:18.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" stroked="f">
                <v:path arrowok="t"/>
                <v:textbox>
                  <w:txbxContent>
                    <w:p w14:paraId="2CDB2C87" w14:textId="77777777" w:rsidR="001B4060" w:rsidRPr="001B4060" w:rsidRDefault="001B4060" w:rsidP="001B4060">
                      <w:pP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E-mai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F9FBB0A">
                <wp:simplePos x="0" y="0"/>
                <wp:positionH relativeFrom="column">
                  <wp:posOffset>2172970</wp:posOffset>
                </wp:positionH>
                <wp:positionV relativeFrom="paragraph">
                  <wp:posOffset>967740</wp:posOffset>
                </wp:positionV>
                <wp:extent cx="552450" cy="236220"/>
                <wp:effectExtent l="0" t="0" r="0" b="0"/>
                <wp:wrapNone/>
                <wp:docPr id="15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52450" cy="2362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75866D5" w14:textId="77777777" w:rsidR="001B4060" w:rsidRPr="001B4060" w:rsidRDefault="001B4060">
                            <w:pP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1B406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MM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F9FBB0A" id="Text Box 9" o:spid="_x0000_s1049" type="#_x0000_t202" style="position:absolute;margin-left:171.1pt;margin-top:76.2pt;width:43.5pt;height:18.6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" stroked="f">
                <v:path arrowok="t"/>
                <v:textbox>
                  <w:txbxContent>
                    <w:p w14:paraId="375866D5" w14:textId="77777777" w:rsidR="001B4060" w:rsidRPr="001B4060" w:rsidRDefault="001B4060">
                      <w:pP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 w:rsidRPr="001B406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MM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2DD76DF0">
                <wp:simplePos x="0" y="0"/>
                <wp:positionH relativeFrom="column">
                  <wp:posOffset>422275</wp:posOffset>
                </wp:positionH>
                <wp:positionV relativeFrom="paragraph">
                  <wp:posOffset>183515</wp:posOffset>
                </wp:positionV>
                <wp:extent cx="2360930" cy="442595"/>
                <wp:effectExtent l="0" t="0" r="1270" b="14605"/>
                <wp:wrapNone/>
                <wp:docPr id="14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2360930" cy="44259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  <a:lumOff val="0"/>
                          </a:schemeClr>
                        </a:soli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1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E0582C7" w14:textId="77777777" w:rsidR="00CC583D" w:rsidRPr="00CC583D" w:rsidRDefault="00CC583D" w:rsidP="00CC583D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CC583D"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  <w:lang w:val="en-US"/>
                              </w:rPr>
                              <w:t>HPV positive Women 30-69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DD76DF0" id="Rectangle 2" o:spid="_x0000_s1050" style="position:absolute;margin-left:33.25pt;margin-top:14.45pt;width:185.9pt;height:34.8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" fillcolor="#17365d [2415]" stroked="f" strokeweight="0">
                <v:shadow on="t" color="#243f60 [1604]" offset="1pt"/>
                <v:path arrowok="t"/>
                <v:textbox>
                  <w:txbxContent>
                    <w:p w14:paraId="6E0582C7" w14:textId="77777777" w:rsidR="00CC583D" w:rsidRPr="00CC583D" w:rsidRDefault="00CC583D" w:rsidP="00CC583D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</w:rPr>
                      </w:pPr>
                      <w:r w:rsidRPr="00CC583D"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  <w:lang w:val="en-US"/>
                        </w:rPr>
                        <w:t>HPV positive Women 30-69 year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CA15B0B">
                <wp:simplePos x="0" y="0"/>
                <wp:positionH relativeFrom="column">
                  <wp:posOffset>1020445</wp:posOffset>
                </wp:positionH>
                <wp:positionV relativeFrom="paragraph">
                  <wp:posOffset>1108075</wp:posOffset>
                </wp:positionV>
                <wp:extent cx="988695" cy="472440"/>
                <wp:effectExtent l="12700" t="12700" r="14605" b="10160"/>
                <wp:wrapNone/>
                <wp:docPr id="13" name="Oval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988695" cy="472440"/>
                        </a:xfrm>
                        <a:prstGeom prst="ellipse">
                          <a:avLst/>
                        </a:prstGeom>
                        <a:solidFill>
                          <a:schemeClr val="lt1">
                            <a:lumMod val="100000"/>
                            <a:lumOff val="0"/>
                          </a:schemeClr>
                        </a:solidFill>
                        <a:ln w="31750">
                          <a:solidFill>
                            <a:schemeClr val="tx2">
                              <a:lumMod val="75000"/>
                              <a:lumOff val="0"/>
                            </a:schemeClr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68686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4272A090" w14:textId="77777777" w:rsidR="00CC583D" w:rsidRPr="00CC583D" w:rsidRDefault="00CC583D" w:rsidP="00CC583D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CC583D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VIA test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3CA15B0B" id="Oval 4" o:spid="_x0000_s1051" style="position:absolute;margin-left:80.35pt;margin-top:87.25pt;width:77.85pt;height:37.2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" fillcolor="white [3201]" strokecolor="#17365d [2415]" strokeweight="2.5pt">
                <v:shadow color="#868686"/>
                <v:path arrowok="t"/>
                <v:textbox>
                  <w:txbxContent>
                    <w:p w14:paraId="4272A090" w14:textId="77777777" w:rsidR="00CC583D" w:rsidRPr="00CC583D" w:rsidRDefault="00CC583D" w:rsidP="00CC583D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 w:rsidRPr="00CC583D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VIA test</w:t>
                      </w:r>
                    </w:p>
                  </w:txbxContent>
                </v:textbox>
              </v:oval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61312" behindDoc="0" locked="0" layoutInCell="1" allowOverlap="1" wp14:anchorId="152E7A15">
                <wp:simplePos x="0" y="0"/>
                <wp:positionH relativeFrom="column">
                  <wp:posOffset>2058670</wp:posOffset>
                </wp:positionH>
                <wp:positionV relativeFrom="paragraph">
                  <wp:posOffset>1318259</wp:posOffset>
                </wp:positionV>
                <wp:extent cx="724535" cy="0"/>
                <wp:effectExtent l="0" t="63500" r="0" b="63500"/>
                <wp:wrapNone/>
                <wp:docPr id="12" name="AutoShap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72453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568DF0" id="AutoShape 5" o:spid="_x0000_s1026" type="#_x0000_t32" style="position:absolute;margin-left:162.1pt;margin-top:103.8pt;width:57.05pt;height:0;z-index:251661312;visibility:visible;mso-wrap-style:square;mso-width-percent:0;mso-height-percent:0;mso-wrap-distance-left:9pt;mso-wrap-distance-top:.`mm;mso-wrap-distance-right:9pt;mso-wrap-distance-bottom:.`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299" distR="114299" simplePos="0" relativeHeight="251659264" behindDoc="0" locked="0" layoutInCell="1" allowOverlap="1" wp14:anchorId="330E3D3D">
                <wp:simplePos x="0" y="0"/>
                <wp:positionH relativeFrom="column">
                  <wp:posOffset>1557654</wp:posOffset>
                </wp:positionH>
                <wp:positionV relativeFrom="paragraph">
                  <wp:posOffset>686435</wp:posOffset>
                </wp:positionV>
                <wp:extent cx="0" cy="281305"/>
                <wp:effectExtent l="63500" t="0" r="63500" b="23495"/>
                <wp:wrapNone/>
                <wp:docPr id="11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0" cy="2813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688C17" id="AutoShape 3" o:spid="_x0000_s1026" type="#_x0000_t32" style="position:absolute;margin-left:122.65pt;margin-top:54.05pt;width:0;height:22.15pt;z-index:25165926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501D2F">
                <wp:simplePos x="0" y="0"/>
                <wp:positionH relativeFrom="column">
                  <wp:posOffset>725170</wp:posOffset>
                </wp:positionH>
                <wp:positionV relativeFrom="paragraph">
                  <wp:posOffset>2185035</wp:posOffset>
                </wp:positionV>
                <wp:extent cx="2152650" cy="466725"/>
                <wp:effectExtent l="0" t="0" r="0" b="0"/>
                <wp:wrapNone/>
                <wp:docPr id="10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2152650" cy="466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CD7B90F" w14:textId="77777777" w:rsidR="00AB5E5B" w:rsidRPr="00AB5E5B" w:rsidRDefault="00AB5E5B" w:rsidP="00AB5E5B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AB5E5B"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US"/>
                              </w:rPr>
                              <w:t>Followed by directed &amp; 4-quadrant biopsies &amp; endocervical brushing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4501D2F" id="Text Box 12" o:spid="_x0000_s1052" type="#_x0000_t202" style="position:absolute;margin-left:57.1pt;margin-top:172.05pt;width:169.5pt;height:36.7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" stroked="f">
                <v:path arrowok="t"/>
                <v:textbox>
                  <w:txbxContent>
                    <w:p w14:paraId="3CD7B90F" w14:textId="77777777" w:rsidR="00AB5E5B" w:rsidRPr="00AB5E5B" w:rsidRDefault="00AB5E5B" w:rsidP="00AB5E5B">
                      <w:pPr>
                        <w:rPr>
                          <w:rFonts w:ascii="Arial" w:hAnsi="Arial" w:cs="Arial"/>
                          <w:sz w:val="18"/>
                          <w:szCs w:val="18"/>
                          <w:lang w:val="en-US"/>
                        </w:rPr>
                      </w:pPr>
                      <w:r w:rsidRPr="00AB5E5B">
                        <w:rPr>
                          <w:rFonts w:ascii="Arial" w:hAnsi="Arial" w:cs="Arial"/>
                          <w:sz w:val="18"/>
                          <w:szCs w:val="18"/>
                          <w:lang w:val="en-US"/>
                        </w:rPr>
                        <w:t>Followed by directed &amp; 4-quadrant biopsies &amp; endocervical brushing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07C6D9D">
                <wp:simplePos x="0" y="0"/>
                <wp:positionH relativeFrom="column">
                  <wp:posOffset>1553845</wp:posOffset>
                </wp:positionH>
                <wp:positionV relativeFrom="paragraph">
                  <wp:posOffset>2023110</wp:posOffset>
                </wp:positionV>
                <wp:extent cx="635" cy="180975"/>
                <wp:effectExtent l="63500" t="0" r="24765" b="22225"/>
                <wp:wrapNone/>
                <wp:docPr id="9" name="AutoShap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>
                          <a:off x="0" y="0"/>
                          <a:ext cx="635" cy="18097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A086247" id="AutoShape 11" o:spid="_x0000_s1026" type="#_x0000_t32" style="position:absolute;margin-left:122.35pt;margin-top:159.3pt;width:.05pt;height:14.2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">
                <v:stroke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085FC32">
                <wp:simplePos x="0" y="0"/>
                <wp:positionH relativeFrom="column">
                  <wp:posOffset>734695</wp:posOffset>
                </wp:positionH>
                <wp:positionV relativeFrom="paragraph">
                  <wp:posOffset>1649730</wp:posOffset>
                </wp:positionV>
                <wp:extent cx="1657350" cy="457200"/>
                <wp:effectExtent l="0" t="0" r="0" b="0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657350" cy="457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CE062D3" w14:textId="77777777" w:rsidR="0098466E" w:rsidRPr="00AB5E5B" w:rsidRDefault="00AB5E5B" w:rsidP="00AB5E5B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By o</w:t>
                            </w:r>
                            <w:r w:rsidR="00FE0395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n-</w:t>
                            </w:r>
                            <w:r w:rsidR="0098466E" w:rsidRPr="00AB5E5B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site health worker</w:t>
                            </w:r>
                          </w:p>
                          <w:p w14:paraId="073C0096" w14:textId="77777777" w:rsidR="0098466E" w:rsidRPr="00AB5E5B" w:rsidRDefault="00FE0395" w:rsidP="00AB5E5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 xml:space="preserve">By </w:t>
                            </w:r>
                            <w:r w:rsidR="00AB5E5B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o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n-</w:t>
                            </w:r>
                            <w:r w:rsidR="0098466E" w:rsidRPr="00AB5E5B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US"/>
                              </w:rPr>
                              <w:t>site exper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85FC32" id="Rectangle 8" o:spid="_x0000_s1053" style="position:absolute;margin-left:57.85pt;margin-top:129.9pt;width:130.5pt;height:3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" stroked="f">
                <v:path arrowok="t"/>
                <v:textbox>
                  <w:txbxContent>
                    <w:p w14:paraId="3CE062D3" w14:textId="77777777" w:rsidR="0098466E" w:rsidRPr="00AB5E5B" w:rsidRDefault="00AB5E5B" w:rsidP="00AB5E5B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By o</w:t>
                      </w:r>
                      <w:r w:rsidR="00FE0395"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n-</w:t>
                      </w:r>
                      <w:r w:rsidR="0098466E" w:rsidRPr="00AB5E5B"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site health worker</w:t>
                      </w:r>
                    </w:p>
                    <w:p w14:paraId="073C0096" w14:textId="77777777" w:rsidR="0098466E" w:rsidRPr="00AB5E5B" w:rsidRDefault="00FE0395" w:rsidP="00AB5E5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 xml:space="preserve">By </w:t>
                      </w:r>
                      <w:r w:rsidR="00AB5E5B"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o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n-</w:t>
                      </w:r>
                      <w:r w:rsidR="0098466E" w:rsidRPr="00AB5E5B">
                        <w:rPr>
                          <w:rFonts w:ascii="Arial" w:hAnsi="Arial" w:cs="Arial"/>
                          <w:sz w:val="20"/>
                          <w:szCs w:val="20"/>
                          <w:lang w:val="en-US"/>
                        </w:rPr>
                        <w:t>site expert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F28F40A">
                <wp:simplePos x="0" y="0"/>
                <wp:positionH relativeFrom="column">
                  <wp:posOffset>2877820</wp:posOffset>
                </wp:positionH>
                <wp:positionV relativeFrom="paragraph">
                  <wp:posOffset>908050</wp:posOffset>
                </wp:positionV>
                <wp:extent cx="2028825" cy="800735"/>
                <wp:effectExtent l="0" t="0" r="3175" b="0"/>
                <wp:wrapNone/>
                <wp:docPr id="7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2028825" cy="8007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BEB3BF0" w14:textId="77777777" w:rsidR="00CC583D" w:rsidRPr="001B4060" w:rsidRDefault="00CC583D" w:rsidP="00CC583D">
                            <w:pPr>
                              <w:spacing w:after="0" w:line="240" w:lineRule="auto"/>
                              <w:rPr>
                                <w:b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1B4060">
                              <w:rPr>
                                <w:b/>
                                <w:sz w:val="18"/>
                                <w:szCs w:val="18"/>
                                <w:lang w:val="en-US"/>
                              </w:rPr>
                              <w:t>DATA BASE (Online Platform)</w:t>
                            </w:r>
                          </w:p>
                          <w:p w14:paraId="7A672799" w14:textId="77777777" w:rsidR="00CC583D" w:rsidRPr="00BA5DAA" w:rsidRDefault="00CC583D" w:rsidP="00CC583D">
                            <w:pPr>
                              <w:spacing w:after="0" w:line="240" w:lineRule="auto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BA5DAA">
                              <w:rPr>
                                <w:sz w:val="18"/>
                                <w:szCs w:val="18"/>
                                <w:lang w:val="en-US"/>
                              </w:rPr>
                              <w:t>For D-VIA evaluation</w:t>
                            </w:r>
                          </w:p>
                          <w:p w14:paraId="62670860" w14:textId="77777777" w:rsidR="00614FD7" w:rsidRDefault="00614FD7" w:rsidP="00CC583D">
                            <w:pPr>
                              <w:spacing w:after="0" w:line="240" w:lineRule="auto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  <w:lang w:val="en-US"/>
                              </w:rPr>
                              <w:t>Distant expert</w:t>
                            </w:r>
                          </w:p>
                          <w:p w14:paraId="25B92504" w14:textId="77777777" w:rsidR="00CC583D" w:rsidRPr="00BA5DAA" w:rsidRDefault="00FE0395" w:rsidP="00CC583D">
                            <w:pPr>
                              <w:spacing w:after="0" w:line="240" w:lineRule="auto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  <w:lang w:val="en-US"/>
                              </w:rPr>
                              <w:t>By on-</w:t>
                            </w:r>
                            <w:r w:rsidR="00CC583D" w:rsidRPr="00BA5DAA">
                              <w:rPr>
                                <w:sz w:val="18"/>
                                <w:szCs w:val="18"/>
                                <w:lang w:val="en-US"/>
                              </w:rPr>
                              <w:t xml:space="preserve">site </w:t>
                            </w:r>
                            <w:r w:rsidR="00500A2D" w:rsidRPr="00BA5DAA">
                              <w:rPr>
                                <w:sz w:val="18"/>
                                <w:szCs w:val="18"/>
                                <w:lang w:val="en-US"/>
                              </w:rPr>
                              <w:t>health-worker</w:t>
                            </w:r>
                            <w:r w:rsidR="0098466E">
                              <w:rPr>
                                <w:sz w:val="18"/>
                                <w:szCs w:val="18"/>
                                <w:lang w:val="en-US"/>
                              </w:rPr>
                              <w:t xml:space="preserve"> (at 3 months)</w:t>
                            </w:r>
                          </w:p>
                          <w:p w14:paraId="4ACDD1A2" w14:textId="77777777" w:rsidR="0098466E" w:rsidRPr="00BA5DAA" w:rsidRDefault="00FE0395" w:rsidP="0098466E">
                            <w:pPr>
                              <w:spacing w:after="0" w:line="240" w:lineRule="auto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sz w:val="18"/>
                                <w:szCs w:val="18"/>
                                <w:lang w:val="en-US"/>
                              </w:rPr>
                              <w:t>By on-</w:t>
                            </w:r>
                            <w:r w:rsidR="00500A2D" w:rsidRPr="00BA5DAA">
                              <w:rPr>
                                <w:sz w:val="18"/>
                                <w:szCs w:val="18"/>
                                <w:lang w:val="en-US"/>
                              </w:rPr>
                              <w:t>site expert</w:t>
                            </w:r>
                            <w:r w:rsidR="0098466E">
                              <w:rPr>
                                <w:sz w:val="18"/>
                                <w:szCs w:val="18"/>
                                <w:lang w:val="en-US"/>
                              </w:rPr>
                              <w:t xml:space="preserve"> (at 3 months)</w:t>
                            </w:r>
                          </w:p>
                          <w:p w14:paraId="54F0231E" w14:textId="77777777" w:rsidR="00CC583D" w:rsidRPr="00BA5DAA" w:rsidRDefault="00CC583D" w:rsidP="00CC583D">
                            <w:pPr>
                              <w:spacing w:after="0" w:line="240" w:lineRule="auto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F28F40A" id="Rectangle 6" o:spid="_x0000_s1054" style="position:absolute;margin-left:226.6pt;margin-top:71.5pt;width:159.75pt;height:63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">
                <v:stroke dashstyle="dash"/>
                <v:path arrowok="t"/>
                <v:textbox>
                  <w:txbxContent>
                    <w:p w14:paraId="2BEB3BF0" w14:textId="77777777" w:rsidR="00CC583D" w:rsidRPr="001B4060" w:rsidRDefault="00CC583D" w:rsidP="00CC583D">
                      <w:pPr>
                        <w:spacing w:after="0" w:line="240" w:lineRule="auto"/>
                        <w:rPr>
                          <w:b/>
                          <w:sz w:val="18"/>
                          <w:szCs w:val="18"/>
                          <w:lang w:val="en-US"/>
                        </w:rPr>
                      </w:pPr>
                      <w:r w:rsidRPr="001B4060">
                        <w:rPr>
                          <w:b/>
                          <w:sz w:val="18"/>
                          <w:szCs w:val="18"/>
                          <w:lang w:val="en-US"/>
                        </w:rPr>
                        <w:t>DATA BASE (Online Platform)</w:t>
                      </w:r>
                    </w:p>
                    <w:p w14:paraId="7A672799" w14:textId="77777777" w:rsidR="00CC583D" w:rsidRPr="00BA5DAA" w:rsidRDefault="00CC583D" w:rsidP="00CC583D">
                      <w:pPr>
                        <w:spacing w:after="0" w:line="240" w:lineRule="auto"/>
                        <w:rPr>
                          <w:sz w:val="18"/>
                          <w:szCs w:val="18"/>
                          <w:lang w:val="en-US"/>
                        </w:rPr>
                      </w:pPr>
                      <w:r w:rsidRPr="00BA5DAA">
                        <w:rPr>
                          <w:sz w:val="18"/>
                          <w:szCs w:val="18"/>
                          <w:lang w:val="en-US"/>
                        </w:rPr>
                        <w:t>For D-VIA evaluation</w:t>
                      </w:r>
                    </w:p>
                    <w:p w14:paraId="62670860" w14:textId="77777777" w:rsidR="00614FD7" w:rsidRDefault="00614FD7" w:rsidP="00CC583D">
                      <w:pPr>
                        <w:spacing w:after="0" w:line="240" w:lineRule="auto"/>
                        <w:rPr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sz w:val="18"/>
                          <w:szCs w:val="18"/>
                          <w:lang w:val="en-US"/>
                        </w:rPr>
                        <w:t>Distant expert</w:t>
                      </w:r>
                    </w:p>
                    <w:p w14:paraId="25B92504" w14:textId="77777777" w:rsidR="00CC583D" w:rsidRPr="00BA5DAA" w:rsidRDefault="00FE0395" w:rsidP="00CC583D">
                      <w:pPr>
                        <w:spacing w:after="0" w:line="240" w:lineRule="auto"/>
                        <w:rPr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sz w:val="18"/>
                          <w:szCs w:val="18"/>
                          <w:lang w:val="en-US"/>
                        </w:rPr>
                        <w:t>By on-</w:t>
                      </w:r>
                      <w:r w:rsidR="00CC583D" w:rsidRPr="00BA5DAA">
                        <w:rPr>
                          <w:sz w:val="18"/>
                          <w:szCs w:val="18"/>
                          <w:lang w:val="en-US"/>
                        </w:rPr>
                        <w:t xml:space="preserve">site </w:t>
                      </w:r>
                      <w:r w:rsidR="00500A2D" w:rsidRPr="00BA5DAA">
                        <w:rPr>
                          <w:sz w:val="18"/>
                          <w:szCs w:val="18"/>
                          <w:lang w:val="en-US"/>
                        </w:rPr>
                        <w:t>health-worker</w:t>
                      </w:r>
                      <w:r w:rsidR="0098466E">
                        <w:rPr>
                          <w:sz w:val="18"/>
                          <w:szCs w:val="18"/>
                          <w:lang w:val="en-US"/>
                        </w:rPr>
                        <w:t xml:space="preserve"> (at 3 months)</w:t>
                      </w:r>
                    </w:p>
                    <w:p w14:paraId="4ACDD1A2" w14:textId="77777777" w:rsidR="0098466E" w:rsidRPr="00BA5DAA" w:rsidRDefault="00FE0395" w:rsidP="0098466E">
                      <w:pPr>
                        <w:spacing w:after="0" w:line="240" w:lineRule="auto"/>
                        <w:rPr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sz w:val="18"/>
                          <w:szCs w:val="18"/>
                          <w:lang w:val="en-US"/>
                        </w:rPr>
                        <w:t>By on-</w:t>
                      </w:r>
                      <w:r w:rsidR="00500A2D" w:rsidRPr="00BA5DAA">
                        <w:rPr>
                          <w:sz w:val="18"/>
                          <w:szCs w:val="18"/>
                          <w:lang w:val="en-US"/>
                        </w:rPr>
                        <w:t>site expert</w:t>
                      </w:r>
                      <w:r w:rsidR="0098466E">
                        <w:rPr>
                          <w:sz w:val="18"/>
                          <w:szCs w:val="18"/>
                          <w:lang w:val="en-US"/>
                        </w:rPr>
                        <w:t xml:space="preserve"> (at 3 months)</w:t>
                      </w:r>
                    </w:p>
                    <w:p w14:paraId="54F0231E" w14:textId="77777777" w:rsidR="00CC583D" w:rsidRPr="00BA5DAA" w:rsidRDefault="00CC583D" w:rsidP="00CC583D">
                      <w:pPr>
                        <w:spacing w:after="0" w:line="240" w:lineRule="auto"/>
                        <w:rPr>
                          <w:sz w:val="18"/>
                          <w:szCs w:val="18"/>
                          <w:lang w:val="en-US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126F05D">
                <wp:simplePos x="0" y="0"/>
                <wp:positionH relativeFrom="column">
                  <wp:posOffset>5314950</wp:posOffset>
                </wp:positionH>
                <wp:positionV relativeFrom="paragraph">
                  <wp:posOffset>1918335</wp:posOffset>
                </wp:positionV>
                <wp:extent cx="752475" cy="419100"/>
                <wp:effectExtent l="0" t="0" r="0" b="0"/>
                <wp:wrapNone/>
                <wp:docPr id="6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52475" cy="419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244694" w14:textId="77777777" w:rsidR="001B4AE0" w:rsidRPr="001B4AE0" w:rsidRDefault="001B4AE0" w:rsidP="001B4AE0">
                            <w:pPr>
                              <w:ind w:right="-555"/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1B4AE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O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ff</w:t>
                            </w:r>
                            <w:r w:rsidRPr="001B4AE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 xml:space="preserve"> site 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d</w:t>
                            </w:r>
                            <w:r w:rsidRPr="001B4AE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iagnosi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126F05D" id="Rectangle 23" o:spid="_x0000_s1055" style="position:absolute;margin-left:418.5pt;margin-top:151.05pt;width:59.25pt;height:33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">
                <v:path arrowok="t"/>
                <v:textbox>
                  <w:txbxContent>
                    <w:p w14:paraId="1F244694" w14:textId="77777777" w:rsidR="001B4AE0" w:rsidRPr="001B4AE0" w:rsidRDefault="001B4AE0" w:rsidP="001B4AE0">
                      <w:pPr>
                        <w:ind w:right="-555"/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 w:rsidRPr="001B4AE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O</w:t>
                      </w:r>
                      <w: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ff</w:t>
                      </w:r>
                      <w:r w:rsidRPr="001B4AE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 xml:space="preserve"> site </w:t>
                      </w:r>
                      <w: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d</w:t>
                      </w:r>
                      <w:r w:rsidRPr="001B4AE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iagnosi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DDFD342">
                <wp:simplePos x="0" y="0"/>
                <wp:positionH relativeFrom="column">
                  <wp:posOffset>-294005</wp:posOffset>
                </wp:positionH>
                <wp:positionV relativeFrom="paragraph">
                  <wp:posOffset>1918335</wp:posOffset>
                </wp:positionV>
                <wp:extent cx="752475" cy="419100"/>
                <wp:effectExtent l="0" t="0" r="0" b="0"/>
                <wp:wrapNone/>
                <wp:docPr id="5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52475" cy="419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224EBD" w14:textId="77777777" w:rsidR="001B4AE0" w:rsidRPr="001B4AE0" w:rsidRDefault="001B4AE0" w:rsidP="001B4AE0">
                            <w:pPr>
                              <w:ind w:right="-555"/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1B4AE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 xml:space="preserve">On site 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d</w:t>
                            </w:r>
                            <w:r w:rsidRPr="001B4AE0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iagnosi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DDFD342" id="Rectangle 21" o:spid="_x0000_s1056" style="position:absolute;margin-left:-23.15pt;margin-top:151.05pt;width:59.25pt;height:33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">
                <v:path arrowok="t"/>
                <v:textbox>
                  <w:txbxContent>
                    <w:p w14:paraId="1C224EBD" w14:textId="77777777" w:rsidR="001B4AE0" w:rsidRPr="001B4AE0" w:rsidRDefault="001B4AE0" w:rsidP="001B4AE0">
                      <w:pPr>
                        <w:ind w:right="-555"/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 w:rsidRPr="001B4AE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 xml:space="preserve">On site </w:t>
                      </w:r>
                      <w: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d</w:t>
                      </w:r>
                      <w:r w:rsidRPr="001B4AE0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iagnosi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EB88303">
                <wp:simplePos x="0" y="0"/>
                <wp:positionH relativeFrom="column">
                  <wp:posOffset>1133475</wp:posOffset>
                </wp:positionH>
                <wp:positionV relativeFrom="paragraph">
                  <wp:posOffset>3019425</wp:posOffset>
                </wp:positionV>
                <wp:extent cx="3714750" cy="480060"/>
                <wp:effectExtent l="0" t="0" r="6350" b="2540"/>
                <wp:wrapNone/>
                <wp:docPr id="4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3714750" cy="4800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87DAB5" w14:textId="77777777" w:rsidR="001721A1" w:rsidRPr="001721A1" w:rsidRDefault="001721A1" w:rsidP="001721A1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1721A1">
                              <w:rPr>
                                <w:rFonts w:ascii="Arial" w:hAnsi="Arial" w:cs="Arial"/>
                                <w:b/>
                              </w:rPr>
                              <w:t>TELECONSULTATION</w:t>
                            </w:r>
                          </w:p>
                          <w:p w14:paraId="72DE1C01" w14:textId="77777777" w:rsidR="001721A1" w:rsidRPr="001721A1" w:rsidRDefault="001721A1" w:rsidP="001721A1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1721A1">
                              <w:rPr>
                                <w:rFonts w:ascii="Arial" w:hAnsi="Arial" w:cs="Arial"/>
                                <w:b/>
                              </w:rPr>
                              <w:t>DIAGNOSIS CONSENSUS AND MANAGEM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EB88303" id="Rectangle 15" o:spid="_x0000_s1057" style="position:absolute;margin-left:89.25pt;margin-top:237.75pt;width:292.5pt;height:37.8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">
                <v:path arrowok="t"/>
                <v:textbox>
                  <w:txbxContent>
                    <w:p w14:paraId="2C87DAB5" w14:textId="77777777" w:rsidR="001721A1" w:rsidRPr="001721A1" w:rsidRDefault="001721A1" w:rsidP="001721A1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  <w:r w:rsidRPr="001721A1">
                        <w:rPr>
                          <w:rFonts w:ascii="Arial" w:hAnsi="Arial" w:cs="Arial"/>
                          <w:b/>
                        </w:rPr>
                        <w:t>TELECONSULTATION</w:t>
                      </w:r>
                    </w:p>
                    <w:p w14:paraId="72DE1C01" w14:textId="77777777" w:rsidR="001721A1" w:rsidRPr="001721A1" w:rsidRDefault="001721A1" w:rsidP="001721A1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  <w:r w:rsidRPr="001721A1">
                        <w:rPr>
                          <w:rFonts w:ascii="Arial" w:hAnsi="Arial" w:cs="Arial"/>
                          <w:b/>
                        </w:rPr>
                        <w:t>DIAGNOSIS CONSENSUS AND MANAGEMENT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786E3A1">
                <wp:simplePos x="0" y="0"/>
                <wp:positionH relativeFrom="column">
                  <wp:posOffset>3287395</wp:posOffset>
                </wp:positionH>
                <wp:positionV relativeFrom="paragraph">
                  <wp:posOffset>626110</wp:posOffset>
                </wp:positionV>
                <wp:extent cx="504825" cy="281940"/>
                <wp:effectExtent l="0" t="63500" r="0" b="10160"/>
                <wp:wrapNone/>
                <wp:docPr id="3" name="AutoShap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 bwMode="auto">
                        <a:xfrm flipV="1">
                          <a:off x="0" y="0"/>
                          <a:ext cx="504825" cy="281940"/>
                        </a:xfrm>
                        <a:prstGeom prst="bentConnector3">
                          <a:avLst>
                            <a:gd name="adj1" fmla="val 23394"/>
                          </a:avLst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37F8DE" id="AutoShape 16" o:spid="_x0000_s1026" type="#_x0000_t34" style="position:absolute;margin-left:258.85pt;margin-top:49.3pt;width:39.75pt;height:22.2pt;flip:y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" adj="5053">
                <v:stroke dashstyle="dash" endarrow="block"/>
                <o:lock v:ext="edit" shapetype="f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CD773A7">
                <wp:simplePos x="0" y="0"/>
                <wp:positionH relativeFrom="column">
                  <wp:posOffset>4982845</wp:posOffset>
                </wp:positionH>
                <wp:positionV relativeFrom="paragraph">
                  <wp:posOffset>1203960</wp:posOffset>
                </wp:positionV>
                <wp:extent cx="962025" cy="2381250"/>
                <wp:effectExtent l="0" t="0" r="15875" b="0"/>
                <wp:wrapNone/>
                <wp:docPr id="2" name="AutoShap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 flipH="1">
                          <a:off x="0" y="0"/>
                          <a:ext cx="962025" cy="2381250"/>
                        </a:xfrm>
                        <a:prstGeom prst="curvedRightArrow">
                          <a:avLst>
                            <a:gd name="adj1" fmla="val 23767"/>
                            <a:gd name="adj2" fmla="val 73272"/>
                            <a:gd name="adj3" fmla="val 33333"/>
                          </a:avLst>
                        </a:prstGeom>
                        <a:gradFill rotWithShape="0">
                          <a:gsLst>
                            <a:gs pos="0">
                              <a:schemeClr val="accent1">
                                <a:lumMod val="100000"/>
                                <a:lumOff val="0"/>
                              </a:schemeClr>
                            </a:gs>
                            <a:gs pos="100000">
                              <a:schemeClr val="accent1">
                                <a:lumMod val="74000"/>
                                <a:lumOff val="0"/>
                              </a:schemeClr>
                            </a:gs>
                          </a:gsLst>
                          <a:path path="rect">
                            <a:fillToRect l="50000" t="50000" r="50000" b="50000"/>
                          </a:path>
                        </a:gra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1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9C6F8D6" id="_x0000_t102" coordsize="21600,21600" o:spt="102" adj="12960,19440,14400" path="ar,0@23@3@22,,0@4,0@15@23@1,0@7@2@13l@2@14@22@8@2@12wa,0@23@3@2@11@26@17,0@15@23@1@26@17@22@15xear,0@23@3,0@4@26@17nfe">
                <v:stroke joinstyle="miter"/>
                <v:formulas>
                  <v:f eqn="val #0"/>
                  <v:f eqn="val #1"/>
                  <v:f eqn="val #2"/>
                  <v:f eqn="sum #0 width #1"/>
                  <v:f eqn="prod @3 1 2"/>
                  <v:f eqn="sum #1 #1 width"/>
                  <v:f eqn="sum @5 #1 #0"/>
                  <v:f eqn="prod @6 1 2"/>
                  <v:f eqn="mid width #0"/>
                  <v:f eqn="sum height 0 #2"/>
                  <v:f eqn="ellipse @9 height @4"/>
                  <v:f eqn="sum @4 @10 0"/>
                  <v:f eqn="sum @11 #1 width"/>
                  <v:f eqn="sum @7 @10 0"/>
                  <v:f eqn="sum @12 width #0"/>
                  <v:f eqn="sum @5 0 #0"/>
                  <v:f eqn="prod @15 1 2"/>
                  <v:f eqn="mid @4 @7"/>
                  <v:f eqn="sum #0 #1 width"/>
                  <v:f eqn="prod @18 1 2"/>
                  <v:f eqn="sum @17 0 @19"/>
                  <v:f eqn="val width"/>
                  <v:f eqn="val height"/>
                  <v:f eqn="prod height 2 1"/>
                  <v:f eqn="sum @17 0 @4"/>
                  <v:f eqn="ellipse @24 @4 height"/>
                  <v:f eqn="sum height 0 @25"/>
                  <v:f eqn="sum @8 128 0"/>
                  <v:f eqn="prod @5 1 2"/>
                  <v:f eqn="sum @5 0 128"/>
                  <v:f eqn="sum #0 @17 @12"/>
                  <v:f eqn="ellipse @20 @4 height"/>
                  <v:f eqn="sum width 0 #0"/>
                  <v:f eqn="prod @32 1 2"/>
                  <v:f eqn="prod height height 1"/>
                  <v:f eqn="prod @9 @9 1"/>
                  <v:f eqn="sum @34 0 @35"/>
                  <v:f eqn="sqrt @36"/>
                  <v:f eqn="sum @37 height 0"/>
                  <v:f eqn="prod width height @38"/>
                  <v:f eqn="sum @39 64 0"/>
                  <v:f eqn="prod #0 1 2"/>
                  <v:f eqn="ellipse @33 @41 height"/>
                  <v:f eqn="sum height 0 @42"/>
                  <v:f eqn="sum @43 64 0"/>
                  <v:f eqn="prod @4 1 2"/>
                  <v:f eqn="sum #1 0 @45"/>
                  <v:f eqn="prod height 4390 32768"/>
                  <v:f eqn="prod height 28378 32768"/>
                </v:formulas>
                <v:path o:extrusionok="f" o:connecttype="custom" o:connectlocs="0,@17;@2,@14;@22,@8;@2,@12;@22,@16" o:connectangles="180,90,0,0,0" textboxrect="@47,@45,@48,@46"/>
                <v:handles>
                  <v:h position="bottomRight,#0" yrange="@40,@29"/>
                  <v:h position="bottomRight,#1" yrange="@27,@21"/>
                  <v:h position="#2,bottomRight" xrange="@44,@22"/>
                </v:handles>
                <o:complex v:ext="view"/>
              </v:shapetype>
              <v:shape id="AutoShape 14" o:spid="_x0000_s1026" type="#_x0000_t102" style="position:absolute;margin-left:392.35pt;margin-top:94.8pt;width:75.75pt;height:187.5pt;flip:x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" adj="15206" fillcolor="#4f81bd [3204]" stroked="f" strokeweight="0">
                <v:fill color2="#365e8f [2372]" focusposition=".5,.5" focussize="" focus="100%" type="gradientRadial">
                  <o:fill v:ext="view" type="gradientCenter"/>
                </v:fill>
                <v:shadow on="t" color="#243f60 [1604]" offset="1pt"/>
                <v:path arrowok="t"/>
              </v:shape>
            </w:pict>
          </mc:Fallback>
        </mc:AlternateContent>
      </w:r>
      <w:r>
        <w:rPr>
          <w:rFonts w:ascii="Arial" w:hAnsi="Arial" w:cs="Arial"/>
          <w:b/>
          <w:bCs/>
          <w:noProof/>
          <w:color w:val="000000" w:themeColor="text1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07C912E">
                <wp:simplePos x="0" y="0"/>
                <wp:positionH relativeFrom="column">
                  <wp:posOffset>-27305</wp:posOffset>
                </wp:positionH>
                <wp:positionV relativeFrom="paragraph">
                  <wp:posOffset>1203960</wp:posOffset>
                </wp:positionV>
                <wp:extent cx="942975" cy="2381250"/>
                <wp:effectExtent l="12700" t="0" r="0" b="0"/>
                <wp:wrapNone/>
                <wp:docPr id="1" name="AutoShap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942975" cy="2381250"/>
                        </a:xfrm>
                        <a:prstGeom prst="curvedRightArrow">
                          <a:avLst>
                            <a:gd name="adj1" fmla="val 24247"/>
                            <a:gd name="adj2" fmla="val 74752"/>
                            <a:gd name="adj3" fmla="val 33333"/>
                          </a:avLst>
                        </a:prstGeom>
                        <a:gradFill rotWithShape="0">
                          <a:gsLst>
                            <a:gs pos="0">
                              <a:schemeClr val="accent1">
                                <a:lumMod val="100000"/>
                                <a:lumOff val="0"/>
                              </a:schemeClr>
                            </a:gs>
                            <a:gs pos="100000">
                              <a:schemeClr val="accent1">
                                <a:lumMod val="74000"/>
                                <a:lumOff val="0"/>
                              </a:schemeClr>
                            </a:gs>
                          </a:gsLst>
                          <a:path path="rect">
                            <a:fillToRect l="50000" t="50000" r="50000" b="50000"/>
                          </a:path>
                        </a:gradFill>
                        <a:ln>
                          <a:noFill/>
                        </a:ln>
                        <a:effectLst>
                          <a:outerShdw dist="28398" dir="3806097" algn="ctr" rotWithShape="0">
                            <a:schemeClr val="accent1">
                              <a:lumMod val="50000"/>
                              <a:lumOff val="0"/>
                            </a:scheme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B02790" id="AutoShape 13" o:spid="_x0000_s1026" type="#_x0000_t102" style="position:absolute;margin-left:-2.15pt;margin-top:94.8pt;width:74.25pt;height:187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" adj="15206" fillcolor="#4f81bd [3204]" stroked="f" strokeweight="0">
                <v:fill color2="#365e8f [2372]" focusposition=".5,.5" focussize="" focus="100%" type="gradientRadial">
                  <o:fill v:ext="view" type="gradientCenter"/>
                </v:fill>
                <v:shadow on="t" color="#243f60 [1604]" offset="1pt"/>
                <v:path arrowok="t"/>
              </v:shape>
            </w:pict>
          </mc:Fallback>
        </mc:AlternateContent>
      </w:r>
    </w:p>
    <w:sectPr w:rsidR="00CC583D" w:rsidRPr="00C04EB1" w:rsidSect="005B76AA">
      <w:headerReference w:type="default" r:id="rId15"/>
      <w:footerReference w:type="default" r:id="rId16"/>
      <w:pgSz w:w="11906" w:h="16838"/>
      <w:pgMar w:top="1304" w:right="1418" w:bottom="1135" w:left="141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ADE135" w14:textId="77777777" w:rsidR="00FF0ABF" w:rsidRDefault="00FF0ABF" w:rsidP="00167B1B">
      <w:pPr>
        <w:spacing w:after="0" w:line="240" w:lineRule="auto"/>
      </w:pPr>
      <w:r>
        <w:separator/>
      </w:r>
    </w:p>
  </w:endnote>
  <w:endnote w:type="continuationSeparator" w:id="0">
    <w:p w14:paraId="687BD7C0" w14:textId="77777777" w:rsidR="00FF0ABF" w:rsidRDefault="00FF0ABF" w:rsidP="00167B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07373877"/>
      <w:docPartObj>
        <w:docPartGallery w:val="Page Numbers (Bottom of Page)"/>
        <w:docPartUnique/>
      </w:docPartObj>
    </w:sdtPr>
    <w:sdtEndPr/>
    <w:sdtContent>
      <w:p w14:paraId="180DC071" w14:textId="77777777" w:rsidR="005B76AA" w:rsidRDefault="00C04EB1">
        <w:pPr>
          <w:pStyle w:val="Pieddepag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629C7ACD" w14:textId="77777777" w:rsidR="00D72469" w:rsidRDefault="00D7246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F885D4" w14:textId="77777777" w:rsidR="00FF0ABF" w:rsidRDefault="00FF0ABF" w:rsidP="00167B1B">
      <w:pPr>
        <w:spacing w:after="0" w:line="240" w:lineRule="auto"/>
      </w:pPr>
      <w:r>
        <w:separator/>
      </w:r>
    </w:p>
  </w:footnote>
  <w:footnote w:type="continuationSeparator" w:id="0">
    <w:p w14:paraId="47ECBE73" w14:textId="77777777" w:rsidR="00FF0ABF" w:rsidRDefault="00FF0ABF" w:rsidP="00167B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96868954"/>
      <w:docPartObj>
        <w:docPartGallery w:val="Watermarks"/>
        <w:docPartUnique/>
      </w:docPartObj>
    </w:sdtPr>
    <w:sdtEndPr/>
    <w:sdtContent>
      <w:p w14:paraId="5777CF4B" w14:textId="77777777" w:rsidR="00167B1B" w:rsidRDefault="00FF0ABF">
        <w:pPr>
          <w:pStyle w:val="En-tte"/>
        </w:pPr>
        <w:r>
          <w:rPr>
            <w:noProof/>
            <w:lang w:val="fr-FR" w:eastAsia="zh-TW"/>
          </w:rPr>
          <w:pict w14:anchorId="260F21EF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696886080" o:spid="_x0000_s2049" type="#_x0000_t136" alt="" style="position:absolute;margin-left:0;margin-top:0;width:511.65pt;height:127.9pt;rotation:315;z-index:-251658752;mso-wrap-edited:f;mso-width-percent:0;mso-height-percent:0;mso-position-horizontal:center;mso-position-horizontal-relative:margin;mso-position-vertical:center;mso-position-vertical-relative:margin;mso-width-percent:0;mso-height-percent:0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6E1787"/>
    <w:multiLevelType w:val="hybridMultilevel"/>
    <w:tmpl w:val="DD467502"/>
    <w:lvl w:ilvl="0" w:tplc="100C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506" w:hanging="360"/>
      </w:pPr>
    </w:lvl>
    <w:lvl w:ilvl="2" w:tplc="100C001B" w:tentative="1">
      <w:start w:val="1"/>
      <w:numFmt w:val="lowerRoman"/>
      <w:lvlText w:val="%3."/>
      <w:lvlJc w:val="right"/>
      <w:pPr>
        <w:ind w:left="2226" w:hanging="180"/>
      </w:pPr>
    </w:lvl>
    <w:lvl w:ilvl="3" w:tplc="100C000F" w:tentative="1">
      <w:start w:val="1"/>
      <w:numFmt w:val="decimal"/>
      <w:lvlText w:val="%4."/>
      <w:lvlJc w:val="left"/>
      <w:pPr>
        <w:ind w:left="2946" w:hanging="360"/>
      </w:pPr>
    </w:lvl>
    <w:lvl w:ilvl="4" w:tplc="100C0019" w:tentative="1">
      <w:start w:val="1"/>
      <w:numFmt w:val="lowerLetter"/>
      <w:lvlText w:val="%5."/>
      <w:lvlJc w:val="left"/>
      <w:pPr>
        <w:ind w:left="3666" w:hanging="360"/>
      </w:pPr>
    </w:lvl>
    <w:lvl w:ilvl="5" w:tplc="100C001B" w:tentative="1">
      <w:start w:val="1"/>
      <w:numFmt w:val="lowerRoman"/>
      <w:lvlText w:val="%6."/>
      <w:lvlJc w:val="right"/>
      <w:pPr>
        <w:ind w:left="4386" w:hanging="180"/>
      </w:pPr>
    </w:lvl>
    <w:lvl w:ilvl="6" w:tplc="100C000F" w:tentative="1">
      <w:start w:val="1"/>
      <w:numFmt w:val="decimal"/>
      <w:lvlText w:val="%7."/>
      <w:lvlJc w:val="left"/>
      <w:pPr>
        <w:ind w:left="5106" w:hanging="360"/>
      </w:pPr>
    </w:lvl>
    <w:lvl w:ilvl="7" w:tplc="100C0019" w:tentative="1">
      <w:start w:val="1"/>
      <w:numFmt w:val="lowerLetter"/>
      <w:lvlText w:val="%8."/>
      <w:lvlJc w:val="left"/>
      <w:pPr>
        <w:ind w:left="5826" w:hanging="360"/>
      </w:pPr>
    </w:lvl>
    <w:lvl w:ilvl="8" w:tplc="100C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2140474A"/>
    <w:multiLevelType w:val="hybridMultilevel"/>
    <w:tmpl w:val="7A0A5BE2"/>
    <w:lvl w:ilvl="0" w:tplc="7E9488B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000000"/>
        <w:u w:val="none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A6299A"/>
    <w:multiLevelType w:val="hybridMultilevel"/>
    <w:tmpl w:val="865E4DB4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6049C8"/>
    <w:multiLevelType w:val="hybridMultilevel"/>
    <w:tmpl w:val="53F09512"/>
    <w:lvl w:ilvl="0" w:tplc="100C000F">
      <w:start w:val="1"/>
      <w:numFmt w:val="decimal"/>
      <w:lvlText w:val="%1.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CDB0032"/>
    <w:multiLevelType w:val="hybridMultilevel"/>
    <w:tmpl w:val="6BE2465A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isplayBackgroundShape/>
  <w:proofState w:spelling="clean" w:grammar="clean"/>
  <w:defaultTabStop w:val="708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pwr5rtv4fv5t3e0dd7vrv0x5s99dpdfwsx5&quot;&gt;smartphone II&lt;record-ids&gt;&lt;item&gt;1&lt;/item&gt;&lt;item&gt;2&lt;/item&gt;&lt;item&gt;3&lt;/item&gt;&lt;item&gt;5&lt;/item&gt;&lt;/record-ids&gt;&lt;/item&gt;&lt;/Libraries&gt;"/>
  </w:docVars>
  <w:rsids>
    <w:rsidRoot w:val="008C7BE8"/>
    <w:rsid w:val="00001D61"/>
    <w:rsid w:val="00004EF9"/>
    <w:rsid w:val="00010329"/>
    <w:rsid w:val="00013838"/>
    <w:rsid w:val="00023305"/>
    <w:rsid w:val="0002604F"/>
    <w:rsid w:val="000351BE"/>
    <w:rsid w:val="00043A25"/>
    <w:rsid w:val="00043BC0"/>
    <w:rsid w:val="0004595C"/>
    <w:rsid w:val="00064C0C"/>
    <w:rsid w:val="000729B4"/>
    <w:rsid w:val="00080E44"/>
    <w:rsid w:val="00081DF3"/>
    <w:rsid w:val="00097297"/>
    <w:rsid w:val="000A1510"/>
    <w:rsid w:val="000B2E22"/>
    <w:rsid w:val="000D2B80"/>
    <w:rsid w:val="000D33E1"/>
    <w:rsid w:val="000D7146"/>
    <w:rsid w:val="000E0EAA"/>
    <w:rsid w:val="000F02CE"/>
    <w:rsid w:val="00110F01"/>
    <w:rsid w:val="00122B87"/>
    <w:rsid w:val="00132436"/>
    <w:rsid w:val="00136193"/>
    <w:rsid w:val="001370AF"/>
    <w:rsid w:val="00140D91"/>
    <w:rsid w:val="00150C65"/>
    <w:rsid w:val="001567C7"/>
    <w:rsid w:val="001652E6"/>
    <w:rsid w:val="001660D8"/>
    <w:rsid w:val="00167B1B"/>
    <w:rsid w:val="001721A1"/>
    <w:rsid w:val="001772AC"/>
    <w:rsid w:val="00187AC5"/>
    <w:rsid w:val="00192F96"/>
    <w:rsid w:val="001949E5"/>
    <w:rsid w:val="001B4060"/>
    <w:rsid w:val="001B4AE0"/>
    <w:rsid w:val="001C0D6D"/>
    <w:rsid w:val="001C5938"/>
    <w:rsid w:val="001D17AD"/>
    <w:rsid w:val="001F0AD2"/>
    <w:rsid w:val="001F1FAE"/>
    <w:rsid w:val="001F2950"/>
    <w:rsid w:val="001F40D9"/>
    <w:rsid w:val="002002A8"/>
    <w:rsid w:val="0020540E"/>
    <w:rsid w:val="00207D59"/>
    <w:rsid w:val="00214B3A"/>
    <w:rsid w:val="00215DCB"/>
    <w:rsid w:val="00215EA5"/>
    <w:rsid w:val="00220BD3"/>
    <w:rsid w:val="00226131"/>
    <w:rsid w:val="00233D1D"/>
    <w:rsid w:val="00256C62"/>
    <w:rsid w:val="002572D7"/>
    <w:rsid w:val="00270BA5"/>
    <w:rsid w:val="00271B08"/>
    <w:rsid w:val="00293671"/>
    <w:rsid w:val="002973F0"/>
    <w:rsid w:val="002A0B20"/>
    <w:rsid w:val="002B4712"/>
    <w:rsid w:val="002C6E7D"/>
    <w:rsid w:val="002D32E0"/>
    <w:rsid w:val="002F0DFB"/>
    <w:rsid w:val="002F2B09"/>
    <w:rsid w:val="002F57B7"/>
    <w:rsid w:val="00300E5C"/>
    <w:rsid w:val="00313627"/>
    <w:rsid w:val="00315783"/>
    <w:rsid w:val="00316DD8"/>
    <w:rsid w:val="003220ED"/>
    <w:rsid w:val="00323AEF"/>
    <w:rsid w:val="00325D30"/>
    <w:rsid w:val="00326AE3"/>
    <w:rsid w:val="00327600"/>
    <w:rsid w:val="0032760E"/>
    <w:rsid w:val="00330235"/>
    <w:rsid w:val="003328D0"/>
    <w:rsid w:val="003362B1"/>
    <w:rsid w:val="00341CBB"/>
    <w:rsid w:val="00350F83"/>
    <w:rsid w:val="00351A6A"/>
    <w:rsid w:val="00352CEA"/>
    <w:rsid w:val="00354235"/>
    <w:rsid w:val="00354408"/>
    <w:rsid w:val="0036373A"/>
    <w:rsid w:val="00372640"/>
    <w:rsid w:val="00381D98"/>
    <w:rsid w:val="0038545B"/>
    <w:rsid w:val="00385478"/>
    <w:rsid w:val="00391193"/>
    <w:rsid w:val="003925EC"/>
    <w:rsid w:val="00393660"/>
    <w:rsid w:val="00393E8F"/>
    <w:rsid w:val="003961A0"/>
    <w:rsid w:val="0039733F"/>
    <w:rsid w:val="003A0140"/>
    <w:rsid w:val="003A4298"/>
    <w:rsid w:val="003A7519"/>
    <w:rsid w:val="003A7585"/>
    <w:rsid w:val="003B2696"/>
    <w:rsid w:val="003B5F73"/>
    <w:rsid w:val="003C741B"/>
    <w:rsid w:val="003D024F"/>
    <w:rsid w:val="003E29E6"/>
    <w:rsid w:val="003E39DF"/>
    <w:rsid w:val="003E5B66"/>
    <w:rsid w:val="003F60D5"/>
    <w:rsid w:val="004003BC"/>
    <w:rsid w:val="00422DF8"/>
    <w:rsid w:val="00431B82"/>
    <w:rsid w:val="00433683"/>
    <w:rsid w:val="00434A50"/>
    <w:rsid w:val="00436030"/>
    <w:rsid w:val="00440436"/>
    <w:rsid w:val="00464410"/>
    <w:rsid w:val="004655EB"/>
    <w:rsid w:val="004718DF"/>
    <w:rsid w:val="004735B5"/>
    <w:rsid w:val="00484B4D"/>
    <w:rsid w:val="00493D70"/>
    <w:rsid w:val="004A6ADD"/>
    <w:rsid w:val="004B2F16"/>
    <w:rsid w:val="004C725A"/>
    <w:rsid w:val="004D5F9E"/>
    <w:rsid w:val="004E3610"/>
    <w:rsid w:val="004E3EF6"/>
    <w:rsid w:val="004E4321"/>
    <w:rsid w:val="00500A2D"/>
    <w:rsid w:val="00516558"/>
    <w:rsid w:val="00525800"/>
    <w:rsid w:val="00535CE4"/>
    <w:rsid w:val="00537717"/>
    <w:rsid w:val="00547507"/>
    <w:rsid w:val="005515B7"/>
    <w:rsid w:val="00576347"/>
    <w:rsid w:val="00590556"/>
    <w:rsid w:val="005B2A04"/>
    <w:rsid w:val="005B76AA"/>
    <w:rsid w:val="005D0A88"/>
    <w:rsid w:val="005E0042"/>
    <w:rsid w:val="00604CAB"/>
    <w:rsid w:val="00612844"/>
    <w:rsid w:val="00614FD7"/>
    <w:rsid w:val="00621AA5"/>
    <w:rsid w:val="00624954"/>
    <w:rsid w:val="00624BA1"/>
    <w:rsid w:val="00633952"/>
    <w:rsid w:val="006412BB"/>
    <w:rsid w:val="00641467"/>
    <w:rsid w:val="006531E3"/>
    <w:rsid w:val="00653C2D"/>
    <w:rsid w:val="00654B9F"/>
    <w:rsid w:val="006615F5"/>
    <w:rsid w:val="006673E3"/>
    <w:rsid w:val="006715BC"/>
    <w:rsid w:val="00672FF1"/>
    <w:rsid w:val="006753DF"/>
    <w:rsid w:val="0067747A"/>
    <w:rsid w:val="00685E5C"/>
    <w:rsid w:val="00686DE2"/>
    <w:rsid w:val="00686EC8"/>
    <w:rsid w:val="0069058E"/>
    <w:rsid w:val="006A4BA5"/>
    <w:rsid w:val="006A780B"/>
    <w:rsid w:val="006D231A"/>
    <w:rsid w:val="006D4A56"/>
    <w:rsid w:val="006E58B5"/>
    <w:rsid w:val="006E6747"/>
    <w:rsid w:val="006F1248"/>
    <w:rsid w:val="00704CF1"/>
    <w:rsid w:val="00705BFF"/>
    <w:rsid w:val="007223DE"/>
    <w:rsid w:val="0072588F"/>
    <w:rsid w:val="007264C3"/>
    <w:rsid w:val="00727102"/>
    <w:rsid w:val="00732045"/>
    <w:rsid w:val="00734397"/>
    <w:rsid w:val="00745580"/>
    <w:rsid w:val="00764B6F"/>
    <w:rsid w:val="0076714A"/>
    <w:rsid w:val="007701A8"/>
    <w:rsid w:val="00781CA5"/>
    <w:rsid w:val="007A43B0"/>
    <w:rsid w:val="007C1EA1"/>
    <w:rsid w:val="007C4C00"/>
    <w:rsid w:val="007C59C9"/>
    <w:rsid w:val="007C62F7"/>
    <w:rsid w:val="007D2048"/>
    <w:rsid w:val="007D4E58"/>
    <w:rsid w:val="008019BA"/>
    <w:rsid w:val="00811D3B"/>
    <w:rsid w:val="00820793"/>
    <w:rsid w:val="00823C3C"/>
    <w:rsid w:val="00827C6C"/>
    <w:rsid w:val="00836C2C"/>
    <w:rsid w:val="008433CD"/>
    <w:rsid w:val="00844DEF"/>
    <w:rsid w:val="00845C6B"/>
    <w:rsid w:val="00854015"/>
    <w:rsid w:val="00865C0E"/>
    <w:rsid w:val="00866B0E"/>
    <w:rsid w:val="00870D9C"/>
    <w:rsid w:val="00873024"/>
    <w:rsid w:val="008826A6"/>
    <w:rsid w:val="008909D6"/>
    <w:rsid w:val="008A3480"/>
    <w:rsid w:val="008A67CF"/>
    <w:rsid w:val="008C03C9"/>
    <w:rsid w:val="008C7BE8"/>
    <w:rsid w:val="008D42EE"/>
    <w:rsid w:val="008F5317"/>
    <w:rsid w:val="008F551C"/>
    <w:rsid w:val="008F7188"/>
    <w:rsid w:val="00906D99"/>
    <w:rsid w:val="00907129"/>
    <w:rsid w:val="00914CFF"/>
    <w:rsid w:val="00922453"/>
    <w:rsid w:val="00927DFD"/>
    <w:rsid w:val="00931946"/>
    <w:rsid w:val="00937003"/>
    <w:rsid w:val="00940A1B"/>
    <w:rsid w:val="00944814"/>
    <w:rsid w:val="00963258"/>
    <w:rsid w:val="009717A3"/>
    <w:rsid w:val="00972B79"/>
    <w:rsid w:val="0097314F"/>
    <w:rsid w:val="0098466E"/>
    <w:rsid w:val="00987526"/>
    <w:rsid w:val="009D14E2"/>
    <w:rsid w:val="009D23E3"/>
    <w:rsid w:val="009E3C04"/>
    <w:rsid w:val="009F163C"/>
    <w:rsid w:val="009F6F27"/>
    <w:rsid w:val="009F70B9"/>
    <w:rsid w:val="009F7BE3"/>
    <w:rsid w:val="00A6212E"/>
    <w:rsid w:val="00A64065"/>
    <w:rsid w:val="00A71731"/>
    <w:rsid w:val="00A73289"/>
    <w:rsid w:val="00A92273"/>
    <w:rsid w:val="00AA0531"/>
    <w:rsid w:val="00AB46F4"/>
    <w:rsid w:val="00AB5E5B"/>
    <w:rsid w:val="00AB750E"/>
    <w:rsid w:val="00AC3E6D"/>
    <w:rsid w:val="00AD1F92"/>
    <w:rsid w:val="00AD4FEC"/>
    <w:rsid w:val="00AE4172"/>
    <w:rsid w:val="00AF1DB8"/>
    <w:rsid w:val="00AF2666"/>
    <w:rsid w:val="00B073EF"/>
    <w:rsid w:val="00B10732"/>
    <w:rsid w:val="00B136E5"/>
    <w:rsid w:val="00B1495B"/>
    <w:rsid w:val="00B16935"/>
    <w:rsid w:val="00B27B4C"/>
    <w:rsid w:val="00B356B7"/>
    <w:rsid w:val="00B42F5A"/>
    <w:rsid w:val="00B45037"/>
    <w:rsid w:val="00B71F0F"/>
    <w:rsid w:val="00B755F8"/>
    <w:rsid w:val="00BA3D36"/>
    <w:rsid w:val="00BA514F"/>
    <w:rsid w:val="00BA5DAA"/>
    <w:rsid w:val="00BB01D0"/>
    <w:rsid w:val="00BB2E05"/>
    <w:rsid w:val="00BB6956"/>
    <w:rsid w:val="00BC0A8D"/>
    <w:rsid w:val="00BC79FF"/>
    <w:rsid w:val="00BE4FE5"/>
    <w:rsid w:val="00BF5780"/>
    <w:rsid w:val="00C014D5"/>
    <w:rsid w:val="00C03E23"/>
    <w:rsid w:val="00C04EB1"/>
    <w:rsid w:val="00C06A49"/>
    <w:rsid w:val="00C13D31"/>
    <w:rsid w:val="00C43FE0"/>
    <w:rsid w:val="00C54FB9"/>
    <w:rsid w:val="00C60B1F"/>
    <w:rsid w:val="00C63C26"/>
    <w:rsid w:val="00C64832"/>
    <w:rsid w:val="00C67955"/>
    <w:rsid w:val="00C701B9"/>
    <w:rsid w:val="00C71D95"/>
    <w:rsid w:val="00C9317C"/>
    <w:rsid w:val="00C96D22"/>
    <w:rsid w:val="00CA1007"/>
    <w:rsid w:val="00CC4FDA"/>
    <w:rsid w:val="00CC583D"/>
    <w:rsid w:val="00CC74CF"/>
    <w:rsid w:val="00CD4BA5"/>
    <w:rsid w:val="00CE0508"/>
    <w:rsid w:val="00CE1C6C"/>
    <w:rsid w:val="00CF4C72"/>
    <w:rsid w:val="00D01660"/>
    <w:rsid w:val="00D04F03"/>
    <w:rsid w:val="00D11475"/>
    <w:rsid w:val="00D12551"/>
    <w:rsid w:val="00D22043"/>
    <w:rsid w:val="00D42B3C"/>
    <w:rsid w:val="00D43797"/>
    <w:rsid w:val="00D45375"/>
    <w:rsid w:val="00D72469"/>
    <w:rsid w:val="00D73FC0"/>
    <w:rsid w:val="00D82373"/>
    <w:rsid w:val="00DA6D61"/>
    <w:rsid w:val="00DB11AB"/>
    <w:rsid w:val="00DB2742"/>
    <w:rsid w:val="00DB2FF6"/>
    <w:rsid w:val="00DC058C"/>
    <w:rsid w:val="00DC5F71"/>
    <w:rsid w:val="00DD0AF0"/>
    <w:rsid w:val="00DD40BE"/>
    <w:rsid w:val="00DD6000"/>
    <w:rsid w:val="00DE12EA"/>
    <w:rsid w:val="00DE7FF0"/>
    <w:rsid w:val="00E03AA0"/>
    <w:rsid w:val="00E06DAD"/>
    <w:rsid w:val="00E1418B"/>
    <w:rsid w:val="00E17E5A"/>
    <w:rsid w:val="00E17EB1"/>
    <w:rsid w:val="00E21758"/>
    <w:rsid w:val="00E23270"/>
    <w:rsid w:val="00E23662"/>
    <w:rsid w:val="00E30BE3"/>
    <w:rsid w:val="00E34ADD"/>
    <w:rsid w:val="00E36FD9"/>
    <w:rsid w:val="00E3731A"/>
    <w:rsid w:val="00E4096D"/>
    <w:rsid w:val="00E445CA"/>
    <w:rsid w:val="00E57161"/>
    <w:rsid w:val="00E85897"/>
    <w:rsid w:val="00E87C4E"/>
    <w:rsid w:val="00EB4055"/>
    <w:rsid w:val="00EB7079"/>
    <w:rsid w:val="00EC0222"/>
    <w:rsid w:val="00EC2F72"/>
    <w:rsid w:val="00ED1504"/>
    <w:rsid w:val="00ED5005"/>
    <w:rsid w:val="00ED6B7D"/>
    <w:rsid w:val="00EE4B34"/>
    <w:rsid w:val="00EF2F37"/>
    <w:rsid w:val="00F17192"/>
    <w:rsid w:val="00F24059"/>
    <w:rsid w:val="00F26E3F"/>
    <w:rsid w:val="00F30FDC"/>
    <w:rsid w:val="00F32216"/>
    <w:rsid w:val="00F42428"/>
    <w:rsid w:val="00F614E7"/>
    <w:rsid w:val="00F63B7C"/>
    <w:rsid w:val="00F92BCA"/>
    <w:rsid w:val="00FA05EF"/>
    <w:rsid w:val="00FB2B02"/>
    <w:rsid w:val="00FC194D"/>
    <w:rsid w:val="00FC39AB"/>
    <w:rsid w:val="00FD0DDC"/>
    <w:rsid w:val="00FD2BDE"/>
    <w:rsid w:val="00FD6EC6"/>
    <w:rsid w:val="00FE0395"/>
    <w:rsid w:val="00FF0ABF"/>
    <w:rsid w:val="00FF77D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441DE4F9"/>
  <w15:docId w15:val="{0D53B8FB-3720-7B4C-BAC5-2F8AAC06BA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fr-CH" w:eastAsia="fr-CH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B6956"/>
    <w:rPr>
      <w:color w:val="0000FF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167B1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167B1B"/>
  </w:style>
  <w:style w:type="paragraph" w:styleId="Pieddepage">
    <w:name w:val="footer"/>
    <w:basedOn w:val="Normal"/>
    <w:link w:val="PieddepageCar"/>
    <w:uiPriority w:val="99"/>
    <w:unhideWhenUsed/>
    <w:rsid w:val="00167B1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167B1B"/>
  </w:style>
  <w:style w:type="character" w:styleId="Marquedecommentaire">
    <w:name w:val="annotation reference"/>
    <w:basedOn w:val="Policepardfaut"/>
    <w:uiPriority w:val="99"/>
    <w:semiHidden/>
    <w:unhideWhenUsed/>
    <w:rsid w:val="00836C2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836C2C"/>
    <w:pPr>
      <w:spacing w:after="0" w:line="240" w:lineRule="auto"/>
    </w:pPr>
    <w:rPr>
      <w:sz w:val="20"/>
      <w:szCs w:val="20"/>
      <w:lang w:val="pt-PT" w:eastAsia="ja-JP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36C2C"/>
    <w:rPr>
      <w:rFonts w:eastAsiaTheme="minorEastAsia"/>
      <w:sz w:val="20"/>
      <w:szCs w:val="20"/>
      <w:lang w:val="pt-PT" w:eastAsia="ja-JP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36C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36C2C"/>
    <w:rPr>
      <w:rFonts w:ascii="Tahoma" w:hAnsi="Tahoma" w:cs="Tahoma"/>
      <w:sz w:val="16"/>
      <w:szCs w:val="16"/>
    </w:rPr>
  </w:style>
  <w:style w:type="character" w:customStyle="1" w:styleId="ft">
    <w:name w:val="ft"/>
    <w:basedOn w:val="Policepardfaut"/>
    <w:rsid w:val="00220BD3"/>
  </w:style>
  <w:style w:type="paragraph" w:customStyle="1" w:styleId="Bibliographie1">
    <w:name w:val="Bibliographie1"/>
    <w:basedOn w:val="Normal"/>
    <w:rsid w:val="00220BD3"/>
    <w:pPr>
      <w:tabs>
        <w:tab w:val="left" w:pos="260"/>
        <w:tab w:val="left" w:pos="380"/>
      </w:tabs>
      <w:spacing w:after="0" w:line="240" w:lineRule="auto"/>
      <w:ind w:left="264" w:hanging="264"/>
    </w:pPr>
    <w:rPr>
      <w:sz w:val="24"/>
      <w:szCs w:val="24"/>
      <w:lang w:val="pt-PT" w:eastAsia="ja-JP"/>
    </w:rPr>
  </w:style>
  <w:style w:type="paragraph" w:styleId="Paragraphedeliste">
    <w:name w:val="List Paragraph"/>
    <w:basedOn w:val="Normal"/>
    <w:uiPriority w:val="34"/>
    <w:qFormat/>
    <w:rsid w:val="00914CFF"/>
    <w:pPr>
      <w:ind w:left="720"/>
      <w:contextualSpacing/>
    </w:pPr>
  </w:style>
  <w:style w:type="paragraph" w:customStyle="1" w:styleId="ListParagraph1">
    <w:name w:val="List Paragraph1"/>
    <w:basedOn w:val="Normal"/>
    <w:rsid w:val="006412BB"/>
    <w:pPr>
      <w:spacing w:after="0" w:line="240" w:lineRule="auto"/>
      <w:ind w:left="708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1370AF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mc.stdamien@moov.mg" TargetMode="External"/><Relationship Id="rId13" Type="http://schemas.openxmlformats.org/officeDocument/2006/relationships/hyperlink" Target="mailto:pierrevassilakos@bluewin.ch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artine.delavy@etu.unige.ch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sther.urner@etu.unige.ch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mailto:RosaIsabel.PintoCatarino@hcuge.ch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atrick.petignat@hcuge.ch" TargetMode="External"/><Relationship Id="rId14" Type="http://schemas.openxmlformats.org/officeDocument/2006/relationships/hyperlink" Target="http://wwwworldlifeexpectancycom/country-health-profile/madagascar%3e.Las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Apex">
      <a:fillStyleLst>
        <a:solidFill>
          <a:schemeClr val="phClr"/>
        </a:solidFill>
        <a:gradFill rotWithShape="1">
          <a:gsLst>
            <a:gs pos="20000">
              <a:schemeClr val="phClr">
                <a:tint val="9000"/>
              </a:schemeClr>
            </a:gs>
            <a:gs pos="100000">
              <a:schemeClr val="phClr">
                <a:tint val="70000"/>
                <a:satMod val="100000"/>
              </a:schemeClr>
            </a:gs>
          </a:gsLst>
          <a:path path="circle">
            <a:fillToRect l="-15000" t="-15000" r="115000" b="115000"/>
          </a:path>
        </a:gradFill>
        <a:gradFill rotWithShape="1">
          <a:gsLst>
            <a:gs pos="0">
              <a:schemeClr val="phClr">
                <a:shade val="60000"/>
              </a:schemeClr>
            </a:gs>
            <a:gs pos="33000">
              <a:schemeClr val="phClr">
                <a:tint val="86500"/>
              </a:schemeClr>
            </a:gs>
            <a:gs pos="46750">
              <a:schemeClr val="phClr">
                <a:tint val="71000"/>
                <a:satMod val="112000"/>
              </a:schemeClr>
            </a:gs>
            <a:gs pos="53000">
              <a:schemeClr val="phClr">
                <a:tint val="71000"/>
                <a:satMod val="112000"/>
              </a:schemeClr>
            </a:gs>
            <a:gs pos="68000">
              <a:schemeClr val="phClr">
                <a:tint val="86000"/>
              </a:schemeClr>
            </a:gs>
            <a:gs pos="100000">
              <a:schemeClr val="phClr">
                <a:shade val="60000"/>
              </a:schemeClr>
            </a:gs>
          </a:gsLst>
          <a:lin ang="8350000" scaled="1"/>
        </a:gradFill>
      </a:fillStyleLst>
      <a:lnStyleLst>
        <a:ln w="9525" cap="flat" cmpd="sng" algn="ctr">
          <a:solidFill>
            <a:schemeClr val="phClr">
              <a:shade val="48000"/>
              <a:satMod val="11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130000" dist="101600" dir="2700000" algn="tl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190500" dist="228600" dir="2700000" sy="90000" rotWithShape="0">
              <a:srgbClr val="000000">
                <a:alpha val="25500"/>
              </a:srgbClr>
            </a:outerShdw>
          </a:effectLst>
        </a:effectStyle>
        <a:effectStyle>
          <a:effectLst>
            <a:outerShdw blurRad="190500" dist="228600" dir="2700000" sy="90000" rotWithShape="0">
              <a:srgbClr val="000000">
                <a:alpha val="25500"/>
              </a:srgbClr>
            </a:outerShdw>
          </a:effectLst>
          <a:scene3d>
            <a:camera prst="orthographicFront" fov="0">
              <a:rot lat="0" lon="0" rev="0"/>
            </a:camera>
            <a:lightRig rig="soft" dir="tl">
              <a:rot lat="0" lon="0" rev="20100000"/>
            </a:lightRig>
          </a:scene3d>
          <a:sp3d>
            <a:bevelT w="50800" h="508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716B9B-04B7-4844-ADD1-712797C016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2487</Words>
  <Characters>13681</Characters>
  <Application>Microsoft Office Word</Application>
  <DocSecurity>0</DocSecurity>
  <Lines>114</Lines>
  <Paragraphs>3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ôpitaux Universitaires de Genève</Company>
  <LinksUpToDate>false</LinksUpToDate>
  <CharactersWithSpaces>16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pin</dc:creator>
  <cp:lastModifiedBy>Anne Caroline Benski</cp:lastModifiedBy>
  <cp:revision>2</cp:revision>
  <cp:lastPrinted>2014-05-21T07:11:00Z</cp:lastPrinted>
  <dcterms:created xsi:type="dcterms:W3CDTF">2019-02-10T10:17:00Z</dcterms:created>
  <dcterms:modified xsi:type="dcterms:W3CDTF">2019-02-10T10:17:00Z</dcterms:modified>
</cp:coreProperties>
</file>